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7EDE6DAE"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xml:space="preserve">, </w:t>
      </w:r>
      <w:proofErr w:type="spellStart"/>
      <w:r w:rsidR="00E56EE1" w:rsidRPr="00ED20ED">
        <w:rPr>
          <w:color w:val="000000" w:themeColor="text1"/>
        </w:rPr>
        <w:t>Kaelin</w:t>
      </w:r>
      <w:proofErr w:type="spellEnd"/>
      <w:r w:rsidR="00E56EE1" w:rsidRPr="00ED20ED">
        <w:rPr>
          <w:color w:val="000000" w:themeColor="text1"/>
        </w:rPr>
        <w:t xml:space="preserve">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2516DA8"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7E90B15D" w14:textId="6413327B" w:rsidR="002B7FAF" w:rsidRDefault="000F3A22" w:rsidP="00E56EE1">
      <w:pPr>
        <w:rPr>
          <w:b/>
          <w:color w:val="000000" w:themeColor="text1"/>
        </w:rPr>
      </w:pPr>
      <w:r w:rsidRPr="000F3A22">
        <w:rPr>
          <w:b/>
          <w:color w:val="000000" w:themeColor="text1"/>
        </w:rPr>
        <w:t xml:space="preserve">Abbreviations: </w:t>
      </w:r>
    </w:p>
    <w:p w14:paraId="4F84973D" w14:textId="77777777" w:rsidR="00DF3C70" w:rsidRDefault="00DF3C70" w:rsidP="00E56EE1">
      <w:pPr>
        <w:rPr>
          <w:b/>
          <w:color w:val="000000" w:themeColor="text1"/>
        </w:rPr>
      </w:pPr>
    </w:p>
    <w:p w14:paraId="029E723C" w14:textId="13ED4668" w:rsidR="002B7FAF" w:rsidRDefault="002B7FAF" w:rsidP="00E56EE1">
      <w:pPr>
        <w:rPr>
          <w:color w:val="000000" w:themeColor="text1"/>
        </w:rPr>
      </w:pPr>
      <w:r>
        <w:rPr>
          <w:color w:val="000000" w:themeColor="text1"/>
        </w:rPr>
        <w:t>BXD</w:t>
      </w:r>
      <w:r w:rsidR="002A26DE">
        <w:rPr>
          <w:color w:val="000000" w:themeColor="text1"/>
        </w:rPr>
        <w:t xml:space="preserve">: </w:t>
      </w:r>
      <w:r w:rsidR="002A26DE" w:rsidRPr="002A26DE">
        <w:rPr>
          <w:color w:val="000000" w:themeColor="text1"/>
        </w:rPr>
        <w:t>B6-by-D2</w:t>
      </w:r>
    </w:p>
    <w:p w14:paraId="6A9728A3" w14:textId="17A619B6" w:rsidR="002B7FAF" w:rsidRDefault="002B7FAF" w:rsidP="00E56EE1">
      <w:pPr>
        <w:rPr>
          <w:color w:val="000000" w:themeColor="text1"/>
        </w:rPr>
      </w:pPr>
      <w:r>
        <w:rPr>
          <w:color w:val="000000" w:themeColor="text1"/>
        </w:rPr>
        <w:t>BMI: Body mass index</w:t>
      </w:r>
    </w:p>
    <w:p w14:paraId="5A3508D2" w14:textId="70B0E2D4" w:rsidR="002A26DE" w:rsidRDefault="002A26DE" w:rsidP="00E56EE1">
      <w:pPr>
        <w:rPr>
          <w:color w:val="000000" w:themeColor="text1"/>
        </w:rPr>
      </w:pPr>
      <w:r>
        <w:rPr>
          <w:color w:val="000000" w:themeColor="text1"/>
        </w:rPr>
        <w:t>BW: Body weight</w:t>
      </w:r>
    </w:p>
    <w:p w14:paraId="79ACA323" w14:textId="2CE26A7E" w:rsidR="002B7FAF" w:rsidRDefault="002B7FAF" w:rsidP="00E56EE1">
      <w:pPr>
        <w:rPr>
          <w:color w:val="000000" w:themeColor="text1"/>
        </w:rPr>
      </w:pPr>
      <w:r>
        <w:rPr>
          <w:color w:val="000000" w:themeColor="text1"/>
        </w:rPr>
        <w:t>CETP: Cholesteryl ester transfer protein</w:t>
      </w:r>
    </w:p>
    <w:p w14:paraId="051C2244" w14:textId="0E4EC240" w:rsidR="002A26DE" w:rsidRDefault="002A26DE" w:rsidP="00E56EE1">
      <w:pPr>
        <w:rPr>
          <w:color w:val="000000" w:themeColor="text1"/>
        </w:rPr>
      </w:pPr>
      <w:r>
        <w:rPr>
          <w:color w:val="000000" w:themeColor="text1"/>
        </w:rPr>
        <w:t>DO: Diversity outbred</w:t>
      </w:r>
    </w:p>
    <w:p w14:paraId="680EB358" w14:textId="5FBAAC97" w:rsidR="002B7FAF" w:rsidRDefault="002B7FAF" w:rsidP="00E56EE1">
      <w:pPr>
        <w:rPr>
          <w:color w:val="000000" w:themeColor="text1"/>
        </w:rPr>
      </w:pPr>
      <w:r>
        <w:rPr>
          <w:color w:val="000000" w:themeColor="text1"/>
        </w:rPr>
        <w:t>HDL: High density lipoprotein</w:t>
      </w:r>
    </w:p>
    <w:p w14:paraId="4A7FDEA5" w14:textId="77777777" w:rsidR="002B7FAF" w:rsidRDefault="002B7FAF" w:rsidP="00E56EE1">
      <w:pPr>
        <w:rPr>
          <w:color w:val="000000" w:themeColor="text1"/>
        </w:rPr>
      </w:pPr>
      <w:r>
        <w:rPr>
          <w:color w:val="000000" w:themeColor="text1"/>
        </w:rPr>
        <w:t>HFHS: High fat, high sucrose (diet)</w:t>
      </w:r>
    </w:p>
    <w:p w14:paraId="0AAC9835" w14:textId="77777777" w:rsidR="002B7FAF" w:rsidRDefault="002B7FAF" w:rsidP="00E56EE1">
      <w:pPr>
        <w:rPr>
          <w:color w:val="000000" w:themeColor="text1"/>
        </w:rPr>
      </w:pPr>
      <w:r>
        <w:rPr>
          <w:color w:val="000000" w:themeColor="text1"/>
        </w:rPr>
        <w:t>LDL: Low density lipoprotein</w:t>
      </w:r>
    </w:p>
    <w:p w14:paraId="11470236" w14:textId="2B8FC1F7" w:rsidR="00107DAE" w:rsidRDefault="002B7FAF" w:rsidP="00E56EE1">
      <w:pPr>
        <w:rPr>
          <w:color w:val="000000" w:themeColor="text1"/>
        </w:rPr>
      </w:pPr>
      <w:r>
        <w:rPr>
          <w:color w:val="000000" w:themeColor="text1"/>
        </w:rPr>
        <w:t>NCD: Normal chow diet</w:t>
      </w:r>
    </w:p>
    <w:p w14:paraId="4510E3B7" w14:textId="63320F9F" w:rsidR="002A26DE" w:rsidRPr="002B7FAF" w:rsidRDefault="002A26DE" w:rsidP="00E56EE1">
      <w:pPr>
        <w:rPr>
          <w:color w:val="000000" w:themeColor="text1"/>
        </w:rPr>
      </w:pPr>
      <w:r>
        <w:rPr>
          <w:color w:val="000000" w:themeColor="text1"/>
        </w:rPr>
        <w:t>TG: Triglycerides</w:t>
      </w: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74D57250"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w:t>
      </w:r>
      <w:proofErr w:type="gramStart"/>
      <w:r w:rsidRPr="00ED20ED">
        <w:rPr>
          <w:color w:val="000000" w:themeColor="text1"/>
        </w:rPr>
        <w:t>approach</w:t>
      </w:r>
      <w:proofErr w:type="gramEnd"/>
      <w:r w:rsidRPr="00ED20ED">
        <w:rPr>
          <w:color w:val="000000" w:themeColor="text1"/>
        </w:rPr>
        <w:t xml:space="preserve">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 xml:space="preserve">on both a control chow (% kcals in diet: </w:t>
      </w:r>
      <w:r w:rsidR="00D66F3D">
        <w:rPr>
          <w:color w:val="000000" w:themeColor="text1"/>
        </w:rPr>
        <w:t>p</w:t>
      </w:r>
      <w:r w:rsidR="00001EDE" w:rsidRPr="00ED20ED">
        <w:rPr>
          <w:color w:val="000000" w:themeColor="text1"/>
        </w:rPr>
        <w:t xml:space="preserve">rotein 22%, </w:t>
      </w:r>
      <w:r w:rsidR="00D66F3D">
        <w:rPr>
          <w:color w:val="000000" w:themeColor="text1"/>
        </w:rPr>
        <w:t>c</w:t>
      </w:r>
      <w:r w:rsidR="00001EDE" w:rsidRPr="00ED20ED">
        <w:rPr>
          <w:color w:val="000000" w:themeColor="text1"/>
        </w:rPr>
        <w:t xml:space="preserve">arbohydrate 62%, </w:t>
      </w:r>
      <w:r w:rsidR="00D66F3D">
        <w:rPr>
          <w:color w:val="000000" w:themeColor="text1"/>
        </w:rPr>
        <w:t>f</w:t>
      </w:r>
      <w:r w:rsidR="00001EDE" w:rsidRPr="00ED20ED">
        <w:rPr>
          <w:color w:val="000000" w:themeColor="text1"/>
        </w:rPr>
        <w:t xml:space="preserve">at 16%, no cholesterol) and high fat high sucrose (% kcals in diet: </w:t>
      </w:r>
      <w:r w:rsidR="00D66F3D">
        <w:rPr>
          <w:color w:val="000000" w:themeColor="text1"/>
        </w:rPr>
        <w:t>p</w:t>
      </w:r>
      <w:r w:rsidR="00001EDE" w:rsidRPr="00ED20ED">
        <w:rPr>
          <w:color w:val="000000" w:themeColor="text1"/>
        </w:rPr>
        <w:t xml:space="preserve">rotein 15%, </w:t>
      </w:r>
      <w:r w:rsidR="00D66F3D">
        <w:rPr>
          <w:color w:val="000000" w:themeColor="text1"/>
        </w:rPr>
        <w:t>c</w:t>
      </w:r>
      <w:r w:rsidR="00001EDE" w:rsidRPr="00ED20ED">
        <w:rPr>
          <w:color w:val="000000" w:themeColor="text1"/>
        </w:rPr>
        <w:t xml:space="preserve">arbohydrate 41%, </w:t>
      </w:r>
      <w:r w:rsidR="00D66F3D">
        <w:rPr>
          <w:color w:val="000000" w:themeColor="text1"/>
        </w:rPr>
        <w:t>f</w:t>
      </w:r>
      <w:r w:rsidR="00001EDE" w:rsidRPr="00ED20ED">
        <w:rPr>
          <w:color w:val="000000" w:themeColor="text1"/>
        </w:rPr>
        <w:t>at 45%, 0.05% cholesterol)</w:t>
      </w:r>
      <w:r w:rsidRPr="00ED20ED">
        <w:rPr>
          <w:color w:val="000000" w:themeColor="text1"/>
        </w:rPr>
        <w:t xml:space="preserve">.  We find expected elevations of cholesterol in male mice, </w:t>
      </w:r>
      <w:r w:rsidR="00D66F3D">
        <w:rPr>
          <w:color w:val="000000" w:themeColor="text1"/>
        </w:rPr>
        <w:t>as well as in mice</w:t>
      </w:r>
      <w:r w:rsidR="00D66F3D" w:rsidRPr="00ED20ED">
        <w:rPr>
          <w:color w:val="000000" w:themeColor="text1"/>
        </w:rPr>
        <w:t xml:space="preserve"> </w:t>
      </w:r>
      <w:r w:rsidRPr="00ED20ED">
        <w:rPr>
          <w:color w:val="000000" w:themeColor="text1"/>
        </w:rPr>
        <w:t>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r w:rsidR="00D66F3D">
        <w:rPr>
          <w:color w:val="000000" w:themeColor="text1"/>
        </w:rPr>
        <w:t>D</w:t>
      </w:r>
      <w:r w:rsidR="00DD4486" w:rsidRPr="00ED20ED">
        <w:rPr>
          <w:color w:val="000000" w:themeColor="text1"/>
        </w:rPr>
        <w:t xml:space="preserve">iversity </w:t>
      </w:r>
      <w:r w:rsidR="00D66F3D">
        <w:rPr>
          <w:color w:val="000000" w:themeColor="text1"/>
        </w:rPr>
        <w:t>O</w:t>
      </w:r>
      <w:r w:rsidR="00DD4486" w:rsidRPr="00ED20ED">
        <w:rPr>
          <w:color w:val="000000" w:themeColor="text1"/>
        </w:rPr>
        <w:t>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D5E9F75"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52041B">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52041B">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7A29E982"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0052041B">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52041B">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52041B">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52041B">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52041B">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65EC47BE" w:rsidR="00111D61" w:rsidRPr="00ED20ED" w:rsidRDefault="003B394D" w:rsidP="00D968B3">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52041B">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 xml:space="preserve">distributed into cages of five same-sex animals per cage. </w:t>
      </w:r>
      <w:r w:rsidR="00D968B3" w:rsidRPr="00D968B3">
        <w:rPr>
          <w:color w:val="000000" w:themeColor="text1"/>
        </w:rPr>
        <w:t>Mice were housed 5 same-sex animals per pen in individually ventilated cages (</w:t>
      </w:r>
      <w:proofErr w:type="spellStart"/>
      <w:r w:rsidR="00D968B3" w:rsidRPr="00D968B3">
        <w:rPr>
          <w:color w:val="000000" w:themeColor="text1"/>
        </w:rPr>
        <w:t>Thoren</w:t>
      </w:r>
      <w:proofErr w:type="spellEnd"/>
      <w:r w:rsidR="00D968B3" w:rsidRPr="00D968B3">
        <w:rPr>
          <w:color w:val="000000" w:themeColor="text1"/>
        </w:rPr>
        <w:t xml:space="preserve"> #11 Duple II, </w:t>
      </w:r>
      <w:proofErr w:type="spellStart"/>
      <w:r w:rsidR="00D968B3" w:rsidRPr="00D968B3">
        <w:rPr>
          <w:color w:val="000000" w:themeColor="text1"/>
        </w:rPr>
        <w:t>Thoren</w:t>
      </w:r>
      <w:proofErr w:type="spellEnd"/>
      <w:r w:rsidR="00D968B3" w:rsidRPr="00D968B3">
        <w:rPr>
          <w:color w:val="000000" w:themeColor="text1"/>
        </w:rPr>
        <w:t xml:space="preserve"> Caging Systems, Hazelton PA) with pine bedding and free access to food and acidified water.</w:t>
      </w:r>
      <w:r w:rsidR="00D968B3">
        <w:rPr>
          <w:color w:val="000000" w:themeColor="text1"/>
        </w:rPr>
        <w:t xml:space="preserve">  </w:t>
      </w:r>
      <w:proofErr w:type="gramStart"/>
      <w:r w:rsidR="00D968B3" w:rsidRPr="00D968B3">
        <w:rPr>
          <w:color w:val="000000" w:themeColor="text1"/>
        </w:rPr>
        <w:t xml:space="preserve">Light </w:t>
      </w:r>
      <w:r w:rsidR="00D968B3">
        <w:rPr>
          <w:color w:val="000000" w:themeColor="text1"/>
        </w:rPr>
        <w:t xml:space="preserve"> and</w:t>
      </w:r>
      <w:proofErr w:type="gramEnd"/>
      <w:r w:rsidR="00D968B3">
        <w:rPr>
          <w:color w:val="000000" w:themeColor="text1"/>
        </w:rPr>
        <w:t xml:space="preserve"> dark </w:t>
      </w:r>
      <w:r w:rsidR="00D968B3" w:rsidRPr="00D968B3">
        <w:rPr>
          <w:color w:val="000000" w:themeColor="text1"/>
        </w:rPr>
        <w:t>cycle</w:t>
      </w:r>
      <w:r w:rsidR="00D968B3">
        <w:rPr>
          <w:color w:val="000000" w:themeColor="text1"/>
        </w:rPr>
        <w:t>s</w:t>
      </w:r>
      <w:r w:rsidR="00D968B3" w:rsidRPr="00D968B3">
        <w:rPr>
          <w:color w:val="000000" w:themeColor="text1"/>
        </w:rPr>
        <w:t xml:space="preserve"> </w:t>
      </w:r>
      <w:r w:rsidR="00D968B3">
        <w:rPr>
          <w:color w:val="000000" w:themeColor="text1"/>
        </w:rPr>
        <w:t>were</w:t>
      </w:r>
      <w:r w:rsidR="00D968B3" w:rsidRPr="00D968B3">
        <w:rPr>
          <w:color w:val="000000" w:themeColor="text1"/>
        </w:rPr>
        <w:t xml:space="preserve"> 12</w:t>
      </w:r>
      <w:r w:rsidR="00D968B3">
        <w:rPr>
          <w:color w:val="000000" w:themeColor="text1"/>
        </w:rPr>
        <w:t>h each, with the light cycle</w:t>
      </w:r>
      <w:r w:rsidR="00D968B3" w:rsidRPr="00D968B3">
        <w:rPr>
          <w:color w:val="000000" w:themeColor="text1"/>
        </w:rPr>
        <w:t xml:space="preserve"> starting at 6</w:t>
      </w:r>
      <w:r w:rsidR="00D968B3">
        <w:rPr>
          <w:color w:val="000000" w:themeColor="text1"/>
        </w:rPr>
        <w:t>AM</w:t>
      </w:r>
      <w:r w:rsidR="00D968B3" w:rsidRPr="00D968B3">
        <w:rPr>
          <w:color w:val="000000" w:themeColor="text1"/>
        </w:rPr>
        <w:t>.</w:t>
      </w:r>
      <w:r w:rsidR="00D968B3">
        <w:rPr>
          <w:color w:val="000000" w:themeColor="text1"/>
        </w:rPr>
        <w:t xml:space="preserve"> </w:t>
      </w:r>
      <w:r w:rsidR="00CA2D1E" w:rsidRPr="00ED20ED">
        <w:rPr>
          <w:color w:val="000000" w:themeColor="text1"/>
        </w:rPr>
        <w:t>Animals were housed in pressurized, individually ventilated cages (</w:t>
      </w:r>
      <w:proofErr w:type="spellStart"/>
      <w:r w:rsidR="00CA2D1E" w:rsidRPr="00ED20ED">
        <w:rPr>
          <w:color w:val="000000" w:themeColor="text1"/>
        </w:rPr>
        <w:t>Thoren</w:t>
      </w:r>
      <w:proofErr w:type="spellEnd"/>
      <w:r w:rsidR="00CA2D1E" w:rsidRPr="00ED20ED">
        <w:rPr>
          <w:color w:val="000000" w:themeColor="text1"/>
        </w:rPr>
        <w:t xml:space="preserve">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 xml:space="preserve">Blood from mice was obtained from the retro-orbital sinus after administration of tetracaine </w:t>
      </w:r>
      <w:proofErr w:type="spellStart"/>
      <w:r w:rsidR="00105BC4" w:rsidRPr="00ED20ED">
        <w:rPr>
          <w:color w:val="000000" w:themeColor="text1"/>
        </w:rPr>
        <w:t>HCl</w:t>
      </w:r>
      <w:proofErr w:type="spellEnd"/>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t>
      </w:r>
      <w:r w:rsidR="00111D61" w:rsidRPr="00ED20ED">
        <w:rPr>
          <w:color w:val="000000" w:themeColor="text1"/>
        </w:rPr>
        <w:lastRenderedPageBreak/>
        <w:t xml:space="preserve">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t>absorbitrometry</w:t>
      </w:r>
      <w:proofErr w:type="spellEnd"/>
      <w:r w:rsidR="00111D61" w:rsidRPr="00ED20ED">
        <w:rPr>
          <w:color w:val="000000" w:themeColor="text1"/>
        </w:rPr>
        <w:t xml:space="preserve">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w:t>
      </w:r>
      <w:r w:rsidR="00D968B3">
        <w:rPr>
          <w:color w:val="000000" w:themeColor="text1"/>
        </w:rPr>
        <w:t xml:space="preserve">All procedures were reviewed and approved by Jackson Laboratory Animal Care and Use Committee (ACUC) under animal summary #06006.  </w:t>
      </w:r>
      <w:bookmarkStart w:id="0" w:name="_GoBack"/>
      <w:bookmarkEnd w:id="0"/>
      <w:r w:rsidR="00111D61" w:rsidRPr="00ED20ED">
        <w:rPr>
          <w:color w:val="000000" w:themeColor="text1"/>
        </w:rPr>
        <w:t>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52041B">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223276D0"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52041B">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52041B">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1208484F"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52041B">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52041B">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2041B">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2041B">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2041B">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w:t>
      </w:r>
      <w:proofErr w:type="spellStart"/>
      <w:r w:rsidR="00850236" w:rsidRPr="00ED20ED">
        <w:rPr>
          <w:color w:val="000000" w:themeColor="text1"/>
        </w:rPr>
        <w:t>dL</w:t>
      </w:r>
      <w:proofErr w:type="spellEnd"/>
      <w:r w:rsidR="00850236" w:rsidRPr="00ED20ED">
        <w:rPr>
          <w:color w:val="000000" w:themeColor="text1"/>
        </w:rPr>
        <w:t xml:space="preserve"> per 10g weight; p=2.2 x 10</w:t>
      </w:r>
      <w:r w:rsidR="00850236" w:rsidRPr="00ED20ED">
        <w:rPr>
          <w:color w:val="000000" w:themeColor="text1"/>
          <w:vertAlign w:val="superscript"/>
        </w:rPr>
        <w:t>-24</w:t>
      </w:r>
      <w:r w:rsidR="00850236" w:rsidRPr="00ED20ED">
        <w:rPr>
          <w:color w:val="000000" w:themeColor="text1"/>
        </w:rPr>
        <w:t xml:space="preserve">) and </w:t>
      </w:r>
      <w:r w:rsidR="00850236" w:rsidRPr="00ED20ED">
        <w:rPr>
          <w:color w:val="000000" w:themeColor="text1"/>
        </w:rPr>
        <w:lastRenderedPageBreak/>
        <w:t>percent fat mass (15.2 +/- 1.1 mg/</w:t>
      </w:r>
      <w:proofErr w:type="spellStart"/>
      <w:r w:rsidR="00850236" w:rsidRPr="00ED20ED">
        <w:rPr>
          <w:color w:val="000000" w:themeColor="text1"/>
        </w:rPr>
        <w:t>dL</w:t>
      </w:r>
      <w:proofErr w:type="spellEnd"/>
      <w:r w:rsidR="00850236" w:rsidRPr="00ED20ED">
        <w:rPr>
          <w:color w:val="000000" w:themeColor="text1"/>
        </w:rPr>
        <w:t xml:space="preserve">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We performed a causal mediation analysis to interrogate this relationship and estimate that, after 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w:t>
      </w:r>
      <w:proofErr w:type="spellStart"/>
      <w:r w:rsidR="00614900" w:rsidRPr="00ED20ED">
        <w:rPr>
          <w:color w:val="000000" w:themeColor="text1"/>
        </w:rPr>
        <w:t>dL</w:t>
      </w:r>
      <w:proofErr w:type="spellEnd"/>
      <w:r w:rsidR="00614900" w:rsidRPr="00ED20ED">
        <w:rPr>
          <w:color w:val="000000" w:themeColor="text1"/>
        </w:rPr>
        <w:t xml:space="preserve"> increase in triglycerides was associated with a 17.</w:t>
      </w:r>
      <w:r w:rsidR="001A6324" w:rsidRPr="00ED20ED">
        <w:rPr>
          <w:color w:val="000000" w:themeColor="text1"/>
        </w:rPr>
        <w:t>7</w:t>
      </w:r>
      <w:r w:rsidR="00614900" w:rsidRPr="00ED20ED">
        <w:rPr>
          <w:color w:val="000000" w:themeColor="text1"/>
        </w:rPr>
        <w:t xml:space="preserve"> +/- 1.7 mg/</w:t>
      </w:r>
      <w:proofErr w:type="spellStart"/>
      <w:r w:rsidR="00614900" w:rsidRPr="00ED20ED">
        <w:rPr>
          <w:color w:val="000000" w:themeColor="text1"/>
        </w:rPr>
        <w:t>dL</w:t>
      </w:r>
      <w:proofErr w:type="spellEnd"/>
      <w:r w:rsidR="00614900" w:rsidRPr="00ED20ED">
        <w:rPr>
          <w:color w:val="000000" w:themeColor="text1"/>
        </w:rPr>
        <w:t xml:space="preserve">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493B6D0B"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association of calcium with cholesterol was not predicted by our research team. As shown in Figure 2B, after adjusting for diet and sex, a one mg/</w:t>
      </w:r>
      <w:proofErr w:type="spellStart"/>
      <w:r w:rsidRPr="00ED20ED">
        <w:rPr>
          <w:color w:val="000000" w:themeColor="text1"/>
        </w:rPr>
        <w:t>dL</w:t>
      </w:r>
      <w:proofErr w:type="spellEnd"/>
      <w:r w:rsidRPr="00ED20ED">
        <w:rPr>
          <w:color w:val="000000" w:themeColor="text1"/>
        </w:rPr>
        <w:t xml:space="preserve">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w:t>
      </w:r>
      <w:proofErr w:type="spellStart"/>
      <w:r w:rsidRPr="00ED20ED">
        <w:rPr>
          <w:color w:val="000000" w:themeColor="text1"/>
        </w:rPr>
        <w:t>dL</w:t>
      </w:r>
      <w:proofErr w:type="spellEnd"/>
      <w:r w:rsidRPr="00ED20ED">
        <w:rPr>
          <w:color w:val="000000" w:themeColor="text1"/>
        </w:rPr>
        <w:t xml:space="preserve">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1C09093B"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w:t>
      </w:r>
      <w:r w:rsidR="008C0410" w:rsidRPr="00ED20ED">
        <w:rPr>
          <w:color w:val="000000" w:themeColor="text1"/>
        </w:rPr>
        <w:lastRenderedPageBreak/>
        <w:t xml:space="preserve">levels, indicating that the positive associations with calcium are </w:t>
      </w:r>
      <w:r w:rsidR="001D4532" w:rsidRPr="00ED20ED">
        <w:rPr>
          <w:color w:val="000000" w:themeColor="text1"/>
        </w:rPr>
        <w:t>found</w:t>
      </w:r>
      <w:r w:rsidR="008C0410" w:rsidRPr="00ED20ED">
        <w:rPr>
          <w:color w:val="000000" w:themeColor="text1"/>
        </w:rPr>
        <w:t xml:space="preserve"> in both apolipoprotein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r w:rsidR="000B1E61">
        <w:rPr>
          <w:color w:val="000000" w:themeColor="text1"/>
        </w:rPr>
        <w:t xml:space="preserve"> S1</w:t>
      </w:r>
      <w:r w:rsidR="00626C87" w:rsidRPr="00ED20ED">
        <w:rPr>
          <w:color w:val="000000" w:themeColor="text1"/>
        </w:rPr>
        <w:t>.</w:t>
      </w:r>
    </w:p>
    <w:p w14:paraId="1924D8A4" w14:textId="77777777" w:rsidR="00E52D5C" w:rsidRPr="00ED20ED" w:rsidRDefault="00E52D5C" w:rsidP="000B2E8A">
      <w:pPr>
        <w:rPr>
          <w:color w:val="000000" w:themeColor="text1"/>
        </w:rPr>
      </w:pPr>
    </w:p>
    <w:p w14:paraId="6774991C" w14:textId="4DE69BE6"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52041B">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w:t>
      </w:r>
      <w:proofErr w:type="spellStart"/>
      <w:r w:rsidRPr="00ED20ED">
        <w:rPr>
          <w:color w:val="000000" w:themeColor="text1"/>
        </w:rPr>
        <w:t>dL</w:t>
      </w:r>
      <w:proofErr w:type="spellEnd"/>
      <w:r w:rsidRPr="00ED20ED">
        <w:rPr>
          <w:color w:val="000000" w:themeColor="text1"/>
        </w:rPr>
        <w:t xml:space="preserve"> increase in cholesterol was observed for every 1 mg/</w:t>
      </w:r>
      <w:proofErr w:type="spellStart"/>
      <w:r w:rsidRPr="00ED20ED">
        <w:rPr>
          <w:color w:val="000000" w:themeColor="text1"/>
        </w:rPr>
        <w:t>dL</w:t>
      </w:r>
      <w:proofErr w:type="spellEnd"/>
      <w:r w:rsidRPr="00ED20ED">
        <w:rPr>
          <w:color w:val="000000" w:themeColor="text1"/>
        </w:rPr>
        <w:t xml:space="preserve">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w:t>
      </w:r>
      <w:proofErr w:type="spellStart"/>
      <w:r w:rsidR="009C47AD" w:rsidRPr="00ED20ED">
        <w:rPr>
          <w:color w:val="000000" w:themeColor="text1"/>
        </w:rPr>
        <w:t>dL</w:t>
      </w:r>
      <w:proofErr w:type="spellEnd"/>
      <w:r w:rsidR="009C47AD" w:rsidRPr="00ED20ED">
        <w:rPr>
          <w:color w:val="000000" w:themeColor="text1"/>
        </w:rPr>
        <w:t>;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4F0FE202" w:rsidR="009D2910" w:rsidRPr="00ED20ED" w:rsidRDefault="00580640" w:rsidP="00E50DC1">
      <w:pPr>
        <w:pStyle w:val="Heading1"/>
      </w:pPr>
      <w:r>
        <w:t>Discussion</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78162B1F"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2041B" w:rsidRPr="0052041B">
        <w:rPr>
          <w:rFonts w:ascii="Calibri" w:cs="Calibri"/>
          <w:color w:val="000000"/>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lastRenderedPageBreak/>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2041B" w:rsidRPr="0052041B">
        <w:rPr>
          <w:rFonts w:ascii="Calibri" w:cs="Calibri"/>
          <w:color w:val="000000"/>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2041B">
        <w:rPr>
          <w:noProof/>
          <w:color w:val="000000" w:themeColor="text1"/>
        </w:rPr>
        <w:t>[38]</w:t>
      </w:r>
      <w:r w:rsidR="00F97810" w:rsidRPr="00ED20ED">
        <w:rPr>
          <w:color w:val="000000" w:themeColor="text1"/>
        </w:rPr>
        <w:fldChar w:fldCharType="end"/>
      </w:r>
      <w:r w:rsidR="00F97810" w:rsidRPr="00ED20ED">
        <w:rPr>
          <w:color w:val="000000" w:themeColor="text1"/>
        </w:rPr>
        <w:t>.  These data are consistent with the 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3C76F38F"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2041B">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2041B">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2041B" w:rsidRPr="0052041B">
        <w:rPr>
          <w:rFonts w:ascii="Calibri" w:cs="Calibri"/>
          <w:color w:val="000000"/>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04960FB"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2041B">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2041B">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2041B">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w:t>
      </w:r>
      <w:r w:rsidR="009D2910" w:rsidRPr="00ED20ED">
        <w:rPr>
          <w:color w:val="000000" w:themeColor="text1"/>
        </w:rPr>
        <w:lastRenderedPageBreak/>
        <w:t xml:space="preserve">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As this is a secondary data analysis, we are unable to evaluate differences in calcium-regulatory 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6BB34B95" w:rsidR="002B2A55" w:rsidRPr="00ED20ED" w:rsidRDefault="004E0755" w:rsidP="00E50DC1">
      <w:pPr>
        <w:pStyle w:val="Heading1"/>
      </w:pPr>
      <w:r>
        <w:t>Acknowledgements</w:t>
      </w:r>
    </w:p>
    <w:p w14:paraId="571217AD" w14:textId="425BCAB0" w:rsidR="002B2A55" w:rsidRPr="00ED20ED" w:rsidRDefault="002B2A55" w:rsidP="002B2A55">
      <w:pPr>
        <w:rPr>
          <w:color w:val="000000" w:themeColor="text1"/>
        </w:rPr>
      </w:pPr>
      <w:r w:rsidRPr="00ED20ED">
        <w:rPr>
          <w:color w:val="000000" w:themeColor="text1"/>
        </w:rPr>
        <w:t>We would like to thank the members of the Bridges Laboratory for helpful discussions regarding this work.  We would also like to acknowledge funding from the National Institutes of Diabetes and Digestive Kidney Diseases (NIDDK; R01DK107535</w:t>
      </w:r>
      <w:r w:rsidR="00C5611D">
        <w:rPr>
          <w:color w:val="000000" w:themeColor="text1"/>
        </w:rPr>
        <w:t xml:space="preserve"> to DB</w:t>
      </w:r>
      <w:r w:rsidRPr="00ED20ED">
        <w:rPr>
          <w:color w:val="000000" w:themeColor="text1"/>
        </w:rPr>
        <w:t xml:space="preserve">),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w:t>
      </w:r>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r w:rsidR="00AA71B3" w:rsidRPr="00ED20ED">
        <w:rPr>
          <w:color w:val="000000" w:themeColor="text1"/>
        </w:rPr>
        <w:t>)</w:t>
      </w:r>
      <w:r w:rsidR="007E0FE5" w:rsidRPr="00ED20ED">
        <w:rPr>
          <w:color w:val="000000" w:themeColor="text1"/>
        </w:rPr>
        <w:t xml:space="preserve">, </w:t>
      </w:r>
      <w:r w:rsidRPr="00ED20ED">
        <w:rPr>
          <w:color w:val="000000" w:themeColor="text1"/>
        </w:rPr>
        <w:t>the Undergraduate Research Opportunity Program (UROP</w:t>
      </w:r>
      <w:r w:rsidR="00C5611D">
        <w:rPr>
          <w:color w:val="000000" w:themeColor="text1"/>
        </w:rPr>
        <w:t xml:space="preserve"> to KL</w:t>
      </w:r>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05BB191B" w:rsidR="00CF6D4C" w:rsidRDefault="00CF6D4C" w:rsidP="004E0755">
      <w:pPr>
        <w:pStyle w:val="MDPI12title"/>
      </w:pPr>
    </w:p>
    <w:p w14:paraId="75BEDCAC" w14:textId="68EC7676" w:rsidR="004E0755" w:rsidRDefault="004E0755" w:rsidP="004E0755">
      <w:pPr>
        <w:pStyle w:val="MDPI12title"/>
        <w:spacing w:after="0"/>
        <w:rPr>
          <w:rFonts w:asciiTheme="majorHAnsi" w:hAnsiTheme="majorHAnsi" w:cstheme="majorHAnsi"/>
          <w:sz w:val="32"/>
        </w:rPr>
      </w:pPr>
      <w:r w:rsidRPr="004E0755">
        <w:rPr>
          <w:rFonts w:asciiTheme="majorHAnsi" w:hAnsiTheme="majorHAnsi" w:cstheme="majorHAnsi"/>
          <w:sz w:val="32"/>
        </w:rPr>
        <w:t>Data Availability</w:t>
      </w:r>
    </w:p>
    <w:p w14:paraId="5289753E" w14:textId="38C64B47" w:rsidR="004E0755" w:rsidRPr="004E0755" w:rsidRDefault="00F04C09" w:rsidP="004E0755">
      <w:pPr>
        <w:rPr>
          <w:lang w:eastAsia="de-DE" w:bidi="en-US"/>
        </w:rPr>
      </w:pPr>
      <w:r w:rsidRPr="00F04C09">
        <w:rPr>
          <w:color w:val="000000" w:themeColor="text1"/>
        </w:rPr>
        <w:t xml:space="preserve">The data that support the findings of this study are openly available in </w:t>
      </w:r>
      <w:proofErr w:type="spellStart"/>
      <w:r>
        <w:rPr>
          <w:color w:val="000000" w:themeColor="text1"/>
        </w:rPr>
        <w:t>Github</w:t>
      </w:r>
      <w:proofErr w:type="spellEnd"/>
      <w:r w:rsidRPr="00F04C09">
        <w:rPr>
          <w:color w:val="000000" w:themeColor="text1"/>
        </w:rPr>
        <w:t xml:space="preserve"> at </w:t>
      </w:r>
      <w:hyperlink r:id="rId8" w:history="1">
        <w:r w:rsidR="004E0755" w:rsidRPr="00ED20ED">
          <w:rPr>
            <w:rStyle w:val="Hyperlink"/>
            <w:color w:val="000000" w:themeColor="text1"/>
          </w:rPr>
          <w:t>https://github.com/BridgesLab/PrecisionNutrition</w:t>
        </w:r>
      </w:hyperlink>
      <w:r w:rsidR="004E0755">
        <w:rPr>
          <w:rStyle w:val="Hyperlink"/>
          <w:color w:val="000000" w:themeColor="text1"/>
          <w:u w:val="none"/>
        </w:rPr>
        <w:t xml:space="preserve"> and </w:t>
      </w:r>
      <w:r w:rsidR="00304E00">
        <w:rPr>
          <w:rStyle w:val="Hyperlink"/>
          <w:color w:val="000000" w:themeColor="text1"/>
          <w:u w:val="none"/>
        </w:rPr>
        <w:t>i</w:t>
      </w:r>
      <w:r w:rsidR="004E0755">
        <w:rPr>
          <w:rStyle w:val="Hyperlink"/>
          <w:color w:val="000000" w:themeColor="text1"/>
          <w:u w:val="none"/>
        </w:rPr>
        <w:t>n</w:t>
      </w:r>
      <w:r>
        <w:rPr>
          <w:rStyle w:val="Hyperlink"/>
          <w:color w:val="000000" w:themeColor="text1"/>
          <w:u w:val="none"/>
        </w:rPr>
        <w:t xml:space="preserve"> </w:t>
      </w:r>
      <w:proofErr w:type="spellStart"/>
      <w:r>
        <w:rPr>
          <w:rStyle w:val="Hyperlink"/>
          <w:color w:val="000000" w:themeColor="text1"/>
          <w:u w:val="none"/>
        </w:rPr>
        <w:t>Zenodo</w:t>
      </w:r>
      <w:proofErr w:type="spellEnd"/>
      <w:r w:rsidR="007F447F">
        <w:rPr>
          <w:rStyle w:val="Hyperlink"/>
          <w:color w:val="000000" w:themeColor="text1"/>
          <w:u w:val="none"/>
        </w:rPr>
        <w:t xml:space="preserve"> at XXX reference number</w:t>
      </w:r>
      <w:r w:rsidRPr="00F04C09">
        <w:t xml:space="preserve"> </w:t>
      </w:r>
      <w:r w:rsidR="007F447F">
        <w:rPr>
          <w:rStyle w:val="Hyperlink"/>
          <w:color w:val="000000" w:themeColor="text1"/>
          <w:u w:val="none"/>
        </w:rPr>
        <w:t>XXX.</w:t>
      </w:r>
    </w:p>
    <w:p w14:paraId="56FD6BA7" w14:textId="77777777" w:rsidR="004E0755" w:rsidRPr="004E0755" w:rsidRDefault="004E0755" w:rsidP="004E0755">
      <w:pPr>
        <w:rPr>
          <w:lang w:eastAsia="de-DE" w:bidi="en-US"/>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lastRenderedPageBreak/>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27358E90" w14:textId="77777777" w:rsidR="0052041B" w:rsidRPr="0052041B" w:rsidRDefault="007C5995" w:rsidP="0052041B">
      <w:pPr>
        <w:pStyle w:val="Bibliography"/>
      </w:pPr>
      <w:r w:rsidRPr="00ED20ED">
        <w:rPr>
          <w:color w:val="000000" w:themeColor="text1"/>
        </w:rPr>
        <w:fldChar w:fldCharType="begin"/>
      </w:r>
      <w:r w:rsidR="0052041B">
        <w:rPr>
          <w:color w:val="000000" w:themeColor="text1"/>
        </w:rPr>
        <w:instrText xml:space="preserve"> ADDIN ZOTERO_BIBL {"uncited":[],"omitted":[],"custom":[]} CSL_BIBLIOGRAPHY </w:instrText>
      </w:r>
      <w:r w:rsidRPr="00ED20ED">
        <w:rPr>
          <w:color w:val="000000" w:themeColor="text1"/>
        </w:rPr>
        <w:fldChar w:fldCharType="separate"/>
      </w:r>
      <w:r w:rsidR="0052041B" w:rsidRPr="0052041B">
        <w:t xml:space="preserve">1 Grundy SM, Stone NJ, Bailey AL, Beam C, Birtcher KK, Blumenthal RS, Braun LT, de Ferranti S, Faiella-Tommasino J, Forman DE, Goldberg R, Heidenreich PA, Hlatky MA, Jones DW, Lloyd-Jones D, Lopez-Pajares N, Ndumele CE, Orringer CE, Peralta CA, Saseen JJ, Smith SC, Sperling L, Virani SS &amp; Yeboah J (2019) 2018 AHA/ACC/AACVPR/AAPA/ABC/ACPM/ADA/AGS/APhA/ASPC/NLA/PCNA Guideline on the Management of Blood Cholesterol: A Report of the American College of Cardiology/American Heart Association Task Force on Clinical Practice Guidelines. </w:t>
      </w:r>
      <w:r w:rsidR="0052041B" w:rsidRPr="0052041B">
        <w:rPr>
          <w:i/>
          <w:iCs/>
        </w:rPr>
        <w:t>Circulation</w:t>
      </w:r>
      <w:r w:rsidR="0052041B" w:rsidRPr="0052041B">
        <w:t xml:space="preserve"> </w:t>
      </w:r>
      <w:r w:rsidR="0052041B" w:rsidRPr="0052041B">
        <w:rPr>
          <w:b/>
          <w:bCs/>
        </w:rPr>
        <w:t>139</w:t>
      </w:r>
      <w:r w:rsidR="0052041B" w:rsidRPr="0052041B">
        <w:t>, e1082–e1143.</w:t>
      </w:r>
    </w:p>
    <w:p w14:paraId="4CAAF2D8" w14:textId="77777777" w:rsidR="0052041B" w:rsidRPr="0052041B" w:rsidRDefault="0052041B" w:rsidP="0052041B">
      <w:pPr>
        <w:pStyle w:val="Bibliography"/>
      </w:pPr>
      <w:r w:rsidRPr="0052041B">
        <w:t xml:space="preserve">2 Khera AV, Emdin CA, Drake I, Natarajan P, Bick AG, Cook NR, Chasman DI, Baber U, Mehran R, Rader DJ, Fuster V, Boerwinkle E, Melander O, Marju OM, Ridker PM, Kathiresan S, Orho-Melander M, Ridker PM &amp; Kathiresan S (2016) Genetic risk, adherence to a healthy lifestyle, and coronary disease. </w:t>
      </w:r>
      <w:r w:rsidRPr="0052041B">
        <w:rPr>
          <w:i/>
          <w:iCs/>
        </w:rPr>
        <w:t>New England Journal of Medicine</w:t>
      </w:r>
      <w:r w:rsidRPr="0052041B">
        <w:t xml:space="preserve"> </w:t>
      </w:r>
      <w:r w:rsidRPr="0052041B">
        <w:rPr>
          <w:b/>
          <w:bCs/>
        </w:rPr>
        <w:t>375</w:t>
      </w:r>
      <w:r w:rsidRPr="0052041B">
        <w:t>, 2349–2358.</w:t>
      </w:r>
    </w:p>
    <w:p w14:paraId="55331BB7" w14:textId="77777777" w:rsidR="0052041B" w:rsidRPr="0052041B" w:rsidRDefault="0052041B" w:rsidP="0052041B">
      <w:pPr>
        <w:pStyle w:val="Bibliography"/>
      </w:pPr>
      <w:r w:rsidRPr="0052041B">
        <w:t xml:space="preserve">3 Khera AV &amp; Kathiresan S (2017) Genetics of coronary artery disease: discovery, biology and clinical translation. </w:t>
      </w:r>
      <w:r w:rsidRPr="0052041B">
        <w:rPr>
          <w:i/>
          <w:iCs/>
        </w:rPr>
        <w:t>Nature Reviews Genetics</w:t>
      </w:r>
      <w:r w:rsidRPr="0052041B">
        <w:t xml:space="preserve"> </w:t>
      </w:r>
      <w:r w:rsidRPr="0052041B">
        <w:rPr>
          <w:b/>
          <w:bCs/>
        </w:rPr>
        <w:t>18</w:t>
      </w:r>
      <w:r w:rsidRPr="0052041B">
        <w:t>, 331–344.</w:t>
      </w:r>
    </w:p>
    <w:p w14:paraId="24BB0DC1" w14:textId="77777777" w:rsidR="0052041B" w:rsidRPr="0052041B" w:rsidRDefault="0052041B" w:rsidP="0052041B">
      <w:pPr>
        <w:pStyle w:val="Bibliography"/>
      </w:pPr>
      <w:r w:rsidRPr="0052041B">
        <w:t xml:space="preserve">4 Churchill GA, Gatti DM, Munger SC &amp; Svenson KL (2012) The Diversity Outbred mouse population. </w:t>
      </w:r>
      <w:r w:rsidRPr="0052041B">
        <w:rPr>
          <w:i/>
          <w:iCs/>
        </w:rPr>
        <w:t>Mammalian Genome</w:t>
      </w:r>
      <w:r w:rsidRPr="0052041B">
        <w:t xml:space="preserve"> </w:t>
      </w:r>
      <w:r w:rsidRPr="0052041B">
        <w:rPr>
          <w:b/>
          <w:bCs/>
        </w:rPr>
        <w:t>23</w:t>
      </w:r>
      <w:r w:rsidRPr="0052041B">
        <w:t>, 713–718.</w:t>
      </w:r>
    </w:p>
    <w:p w14:paraId="370B6986" w14:textId="77777777" w:rsidR="0052041B" w:rsidRPr="0052041B" w:rsidRDefault="0052041B" w:rsidP="0052041B">
      <w:pPr>
        <w:pStyle w:val="Bibliography"/>
      </w:pPr>
      <w:r w:rsidRPr="0052041B">
        <w:t xml:space="preserve">5 Jackson AU, Fornés A, Galecki A, Miller RA &amp; Burke DT (1999) Multiple-trait quantitative trait loci analysis using a large mouse sibship. </w:t>
      </w:r>
      <w:r w:rsidRPr="0052041B">
        <w:rPr>
          <w:i/>
          <w:iCs/>
        </w:rPr>
        <w:t>Genetics</w:t>
      </w:r>
      <w:r w:rsidRPr="0052041B">
        <w:t xml:space="preserve"> </w:t>
      </w:r>
      <w:r w:rsidRPr="0052041B">
        <w:rPr>
          <w:b/>
          <w:bCs/>
        </w:rPr>
        <w:t>151</w:t>
      </w:r>
      <w:r w:rsidRPr="0052041B">
        <w:t>, 785–795.</w:t>
      </w:r>
    </w:p>
    <w:p w14:paraId="4BDC0D4D" w14:textId="77777777" w:rsidR="0052041B" w:rsidRPr="0052041B" w:rsidRDefault="0052041B" w:rsidP="0052041B">
      <w:pPr>
        <w:pStyle w:val="Bibliography"/>
      </w:pPr>
      <w:r w:rsidRPr="0052041B">
        <w:t xml:space="preserve">6 Churchill GA, Airey DC, Allayee H, Angel JM, Attie AD, Beatty J, Beavis WD, Belknap JK, Bennett B, Berrettini W, Bleich A, Bogue M, Broman KW, Buck KJ, Buckler E, Burmeister M, Chesler EJ, Cheverud JM, Clapcote S, Cook MN, Cox RD, Crabbe JC, Crusio WE, Darvasi A, Deschepper CF, Doerge RW, Farber CR, Forejt J, Gaile D, Garlow SJ, Geiger H, Gershenfeld H, Gordon T, Gu J, Gu W, de Haan G, Hayes NL, Heller C, Himmelbauer H, Hitzemann R, Hunter K, Hsu H-C, Iraqi F a, Ivandic B, Jacob HJ, Jansen RC, Jepsen KJ, Johnson DK, Johnson TE, Kempermann G, Kendziorski C, Kotb M, Kooy RF, Llamas B, Lammert F, Lassalle J-M, Lowenstein PR, Lu L, Lusis AJ, Manly KF, Marcucio R, Matthews D, Medrano JF, Miller DR, Mittleman G, Mock B a, Mogil JS, Montagutelli X, Morahan G, Morris DG, Mott R, Nadeau JH, Nagase H, Nowakowski RS, O’Hara BF, Osadchuk AV, Page GP, Paigen B, Paigen K, Palmer A a, Pan H-J, Peltonen-Palotie L, Peirce J, Pomp D, Pravenec M, Prows DR, Qi Z, Reeves RH, Roder J, Rosen GD, Schadt EE, Schalkwyk LC, Seltzer Z, Shimomura K, Shou S, Sillanpää MJ, Siracusa LD, Snoeck H-W, Spearow JL, Svenson KL, Tarantino LM, Threadgill DW, Toth L a, Valdar W, de Villena FP-M, Warden C, Whatley S, Williams RW, Wiltshire T, Yi N, Zhang D, Zhang M &amp; Zou F (2004) The Collaborative Cross, a community resource for the genetic analysis of complex traits. </w:t>
      </w:r>
      <w:r w:rsidRPr="0052041B">
        <w:rPr>
          <w:i/>
          <w:iCs/>
        </w:rPr>
        <w:t>Nature genetics</w:t>
      </w:r>
      <w:r w:rsidRPr="0052041B">
        <w:t xml:space="preserve"> </w:t>
      </w:r>
      <w:r w:rsidRPr="0052041B">
        <w:rPr>
          <w:b/>
          <w:bCs/>
        </w:rPr>
        <w:t>36</w:t>
      </w:r>
      <w:r w:rsidRPr="0052041B">
        <w:t>, 1133–1137.</w:t>
      </w:r>
    </w:p>
    <w:p w14:paraId="53F711B9" w14:textId="77777777" w:rsidR="0052041B" w:rsidRPr="0052041B" w:rsidRDefault="0052041B" w:rsidP="0052041B">
      <w:pPr>
        <w:pStyle w:val="Bibliography"/>
      </w:pPr>
      <w:r w:rsidRPr="0052041B">
        <w:t xml:space="preserve">7 Ashbrook DG, Arends D, Prins P, Mulligan MK, Roy S, Williams EG, Lutz CM, Valenzuela A, Bohl CJ, Ingels JF, McCarty MS, Centeno AG, Hager R, Auwerx J, Lu L &amp; Williams RW (2021) A </w:t>
      </w:r>
      <w:r w:rsidRPr="0052041B">
        <w:lastRenderedPageBreak/>
        <w:t xml:space="preserve">platform for experimental precision medicine: The extended BXD mouse family. </w:t>
      </w:r>
      <w:r w:rsidRPr="0052041B">
        <w:rPr>
          <w:i/>
          <w:iCs/>
        </w:rPr>
        <w:t>Cell Systems</w:t>
      </w:r>
      <w:r w:rsidRPr="0052041B">
        <w:t xml:space="preserve"> </w:t>
      </w:r>
      <w:r w:rsidRPr="0052041B">
        <w:rPr>
          <w:b/>
          <w:bCs/>
        </w:rPr>
        <w:t>12</w:t>
      </w:r>
      <w:r w:rsidRPr="0052041B">
        <w:t>, 235-247.e9.</w:t>
      </w:r>
    </w:p>
    <w:p w14:paraId="486FBC60" w14:textId="77777777" w:rsidR="0052041B" w:rsidRPr="0052041B" w:rsidRDefault="0052041B" w:rsidP="0052041B">
      <w:pPr>
        <w:pStyle w:val="Bibliography"/>
      </w:pPr>
      <w:r w:rsidRPr="0052041B">
        <w:t xml:space="preserve">8 Gatti DM, Simecek P, Somes L, Jeffery CT, Vincent MJ, Choi K, Chen X, Churchill GA &amp; Svenson KL (2017) The Effects of Sex and Diet on Physiology and Liver Gene Expression in Diversity Outbred Mice. </w:t>
      </w:r>
      <w:r w:rsidRPr="0052041B">
        <w:rPr>
          <w:i/>
          <w:iCs/>
        </w:rPr>
        <w:t>bioRxiv</w:t>
      </w:r>
      <w:r w:rsidRPr="0052041B">
        <w:t>, 098657.</w:t>
      </w:r>
    </w:p>
    <w:p w14:paraId="019A845F" w14:textId="77777777" w:rsidR="0052041B" w:rsidRPr="0052041B" w:rsidRDefault="0052041B" w:rsidP="0052041B">
      <w:pPr>
        <w:pStyle w:val="Bibliography"/>
      </w:pPr>
      <w:r w:rsidRPr="0052041B">
        <w:t xml:space="preserve">9 Svenson KL, Gatti DM, Valdar W, Welsh CE, Cheng R, Chesler EJ, Palmer AA, McMillan L &amp; Churchill GA (2012) High-resolution genetic mapping using the mouse Diversity Outbred population. </w:t>
      </w:r>
      <w:r w:rsidRPr="0052041B">
        <w:rPr>
          <w:i/>
          <w:iCs/>
        </w:rPr>
        <w:t>Genetics</w:t>
      </w:r>
      <w:r w:rsidRPr="0052041B">
        <w:t xml:space="preserve"> </w:t>
      </w:r>
      <w:r w:rsidRPr="0052041B">
        <w:rPr>
          <w:b/>
          <w:bCs/>
        </w:rPr>
        <w:t>190</w:t>
      </w:r>
      <w:r w:rsidRPr="0052041B">
        <w:t>, 437–447.</w:t>
      </w:r>
    </w:p>
    <w:p w14:paraId="1FD4EDA8" w14:textId="77777777" w:rsidR="0052041B" w:rsidRPr="0052041B" w:rsidRDefault="0052041B" w:rsidP="0052041B">
      <w:pPr>
        <w:pStyle w:val="Bibliography"/>
      </w:pPr>
      <w:r w:rsidRPr="0052041B">
        <w:t xml:space="preserve">10 Andreux PA, Williams EG, Koutnikova H, Houtkooper RHH, Champy M-FF, Henry H, Schoonjans K, Williams RW &amp; Auwerx J (2012) Systems genetics of metabolism: The use of the BXD murine reference panel for multiscalar integration of traits. </w:t>
      </w:r>
      <w:r w:rsidRPr="0052041B">
        <w:rPr>
          <w:i/>
          <w:iCs/>
        </w:rPr>
        <w:t>Cell</w:t>
      </w:r>
      <w:r w:rsidRPr="0052041B">
        <w:t xml:space="preserve"> </w:t>
      </w:r>
      <w:r w:rsidRPr="0052041B">
        <w:rPr>
          <w:b/>
          <w:bCs/>
        </w:rPr>
        <w:t>150</w:t>
      </w:r>
      <w:r w:rsidRPr="0052041B">
        <w:t>, 1287–1299.</w:t>
      </w:r>
    </w:p>
    <w:p w14:paraId="46AE01E6" w14:textId="77777777" w:rsidR="0052041B" w:rsidRPr="0052041B" w:rsidRDefault="0052041B" w:rsidP="0052041B">
      <w:pPr>
        <w:pStyle w:val="Bibliography"/>
      </w:pPr>
      <w:r w:rsidRPr="0052041B">
        <w:t xml:space="preserve">11 Mulligan MK, Mozhui K, Prins P &amp; Williams RW (2017) GeneNetwork: A Toolbox for Systems Genetics. In </w:t>
      </w:r>
      <w:r w:rsidRPr="0052041B">
        <w:rPr>
          <w:i/>
          <w:iCs/>
        </w:rPr>
        <w:t>Methods in Molecular Biology</w:t>
      </w:r>
      <w:r w:rsidRPr="0052041B">
        <w:t xml:space="preserve"> pp. 75–120.</w:t>
      </w:r>
    </w:p>
    <w:p w14:paraId="1C8BBEEB" w14:textId="77777777" w:rsidR="0052041B" w:rsidRPr="0052041B" w:rsidRDefault="0052041B" w:rsidP="0052041B">
      <w:pPr>
        <w:pStyle w:val="Bibliography"/>
      </w:pPr>
      <w:r w:rsidRPr="0052041B">
        <w:t xml:space="preserve">12 Sloan Z, Arends D, Broman KW, Centeno A, Furlotte N, Nijveen H, Yan L, Zhou X, Williams RW &amp; Prins P (2016) GeneNetwork: framework for web-based genetics. </w:t>
      </w:r>
      <w:r w:rsidRPr="0052041B">
        <w:rPr>
          <w:i/>
          <w:iCs/>
        </w:rPr>
        <w:t>Journal of Open Source Software</w:t>
      </w:r>
      <w:r w:rsidRPr="0052041B">
        <w:t xml:space="preserve"> </w:t>
      </w:r>
      <w:r w:rsidRPr="0052041B">
        <w:rPr>
          <w:b/>
          <w:bCs/>
        </w:rPr>
        <w:t>1</w:t>
      </w:r>
      <w:r w:rsidRPr="0052041B">
        <w:t>, 25.</w:t>
      </w:r>
    </w:p>
    <w:p w14:paraId="3827FDCF" w14:textId="77777777" w:rsidR="0052041B" w:rsidRPr="0052041B" w:rsidRDefault="0052041B" w:rsidP="0052041B">
      <w:pPr>
        <w:pStyle w:val="Bibliography"/>
      </w:pPr>
      <w:r w:rsidRPr="0052041B">
        <w:t>13 R Core Team (2019) R: A Language and Environment for Statistical Computing. .</w:t>
      </w:r>
    </w:p>
    <w:p w14:paraId="7140D021" w14:textId="77777777" w:rsidR="0052041B" w:rsidRPr="0052041B" w:rsidRDefault="0052041B" w:rsidP="0052041B">
      <w:pPr>
        <w:pStyle w:val="Bibliography"/>
      </w:pPr>
      <w:r w:rsidRPr="0052041B">
        <w:t>14 Therneau, Terry &amp; Atkinson, Beth rpart: Recursive Partitioning and Regression Trees. .</w:t>
      </w:r>
    </w:p>
    <w:p w14:paraId="5E7D6B56" w14:textId="77777777" w:rsidR="0052041B" w:rsidRPr="0052041B" w:rsidRDefault="0052041B" w:rsidP="0052041B">
      <w:pPr>
        <w:pStyle w:val="Bibliography"/>
      </w:pPr>
      <w:r w:rsidRPr="0052041B">
        <w:t xml:space="preserve">15 Ben-Shachar MS, Lüdecke D &amp; Makowski D (2020) effectsize: Estimation of Effect Size Indices and Standardized Parameters. </w:t>
      </w:r>
      <w:r w:rsidRPr="0052041B">
        <w:rPr>
          <w:i/>
          <w:iCs/>
        </w:rPr>
        <w:t>Journal of Open Source Software</w:t>
      </w:r>
      <w:r w:rsidRPr="0052041B">
        <w:t xml:space="preserve"> </w:t>
      </w:r>
      <w:r w:rsidRPr="0052041B">
        <w:rPr>
          <w:b/>
          <w:bCs/>
        </w:rPr>
        <w:t>5</w:t>
      </w:r>
      <w:r w:rsidRPr="0052041B">
        <w:t>, 2815.</w:t>
      </w:r>
    </w:p>
    <w:p w14:paraId="0C8BAB12" w14:textId="77777777" w:rsidR="0052041B" w:rsidRPr="0052041B" w:rsidRDefault="0052041B" w:rsidP="0052041B">
      <w:pPr>
        <w:pStyle w:val="Bibliography"/>
      </w:pPr>
      <w:r w:rsidRPr="0052041B">
        <w:t xml:space="preserve">16 Olejnik S &amp; Algina J (2003) Generalized Eta and Omega Squared Statistics: Measures of Effect Size for Some Common Research Designs. </w:t>
      </w:r>
      <w:r w:rsidRPr="0052041B">
        <w:rPr>
          <w:i/>
          <w:iCs/>
        </w:rPr>
        <w:t>Psychological Methods</w:t>
      </w:r>
      <w:r w:rsidRPr="0052041B">
        <w:t xml:space="preserve"> </w:t>
      </w:r>
      <w:r w:rsidRPr="0052041B">
        <w:rPr>
          <w:b/>
          <w:bCs/>
        </w:rPr>
        <w:t>8</w:t>
      </w:r>
      <w:r w:rsidRPr="0052041B">
        <w:t>, 434–447.</w:t>
      </w:r>
    </w:p>
    <w:p w14:paraId="652E896F" w14:textId="77777777" w:rsidR="0052041B" w:rsidRPr="0052041B" w:rsidRDefault="0052041B" w:rsidP="0052041B">
      <w:pPr>
        <w:pStyle w:val="Bibliography"/>
      </w:pPr>
      <w:r w:rsidRPr="0052041B">
        <w:t xml:space="preserve">17 Tingley D, Yamamoto T, Hirose K, Keele L &amp; Imai K (2014) mediation: R Package for Causal Mediation Analysis. </w:t>
      </w:r>
      <w:r w:rsidRPr="0052041B">
        <w:rPr>
          <w:i/>
          <w:iCs/>
        </w:rPr>
        <w:t>Journal of Statistical Software</w:t>
      </w:r>
      <w:r w:rsidRPr="0052041B">
        <w:t xml:space="preserve"> </w:t>
      </w:r>
      <w:r w:rsidRPr="0052041B">
        <w:rPr>
          <w:b/>
          <w:bCs/>
        </w:rPr>
        <w:t>59</w:t>
      </w:r>
      <w:r w:rsidRPr="0052041B">
        <w:t>, 1–38.</w:t>
      </w:r>
    </w:p>
    <w:p w14:paraId="455B547F" w14:textId="77777777" w:rsidR="0052041B" w:rsidRPr="0052041B" w:rsidRDefault="0052041B" w:rsidP="0052041B">
      <w:pPr>
        <w:pStyle w:val="Bibliography"/>
      </w:pPr>
      <w:r w:rsidRPr="0052041B">
        <w:t xml:space="preserve">18 Preacher KJ &amp; Hayes AF (2008) Asymptotic and resampling strategies for assessing and comparing indirect effects in multiple mediator models. </w:t>
      </w:r>
      <w:r w:rsidRPr="0052041B">
        <w:rPr>
          <w:i/>
          <w:iCs/>
        </w:rPr>
        <w:t>Behavior Research Methods</w:t>
      </w:r>
      <w:r w:rsidRPr="0052041B">
        <w:t xml:space="preserve"> </w:t>
      </w:r>
      <w:r w:rsidRPr="0052041B">
        <w:rPr>
          <w:b/>
          <w:bCs/>
        </w:rPr>
        <w:t>40</w:t>
      </w:r>
      <w:r w:rsidRPr="0052041B">
        <w:t>, 879–891.</w:t>
      </w:r>
    </w:p>
    <w:p w14:paraId="5BC55890" w14:textId="77777777" w:rsidR="0052041B" w:rsidRPr="0052041B" w:rsidRDefault="0052041B" w:rsidP="0052041B">
      <w:pPr>
        <w:pStyle w:val="Bibliography"/>
      </w:pPr>
      <w:r w:rsidRPr="0052041B">
        <w:t xml:space="preserve">19 Lind L, Jakobsson S, Lithell H, Wengle B &amp; Ljunghall S (1988) Relation of serum calcium concentration to metabolic risk factors for cardiovascular disease. </w:t>
      </w:r>
      <w:r w:rsidRPr="0052041B">
        <w:rPr>
          <w:i/>
          <w:iCs/>
        </w:rPr>
        <w:t>BMJ</w:t>
      </w:r>
      <w:r w:rsidRPr="0052041B">
        <w:t xml:space="preserve"> </w:t>
      </w:r>
      <w:r w:rsidRPr="0052041B">
        <w:rPr>
          <w:b/>
          <w:bCs/>
        </w:rPr>
        <w:t>297</w:t>
      </w:r>
      <w:r w:rsidRPr="0052041B">
        <w:t>, 960–963.</w:t>
      </w:r>
    </w:p>
    <w:p w14:paraId="3CE370A4" w14:textId="77777777" w:rsidR="0052041B" w:rsidRPr="0052041B" w:rsidRDefault="0052041B" w:rsidP="0052041B">
      <w:pPr>
        <w:pStyle w:val="Bibliography"/>
      </w:pPr>
      <w:r w:rsidRPr="0052041B">
        <w:t xml:space="preserve">20 Meng X, Han T, Jiang W, Dong F, Sun H, Wei W &amp; Yan Y (2021) Temporal Relationship Between Changes in Serum Calcium and Hypercholesteremia and Its Impact on Future Brachial-Ankle Pulse Wave Velocity Levels. </w:t>
      </w:r>
      <w:r w:rsidRPr="0052041B">
        <w:rPr>
          <w:i/>
          <w:iCs/>
        </w:rPr>
        <w:t>Frontiers in Nutrition</w:t>
      </w:r>
      <w:r w:rsidRPr="0052041B">
        <w:t xml:space="preserve"> </w:t>
      </w:r>
      <w:r w:rsidRPr="0052041B">
        <w:rPr>
          <w:b/>
          <w:bCs/>
        </w:rPr>
        <w:t>8</w:t>
      </w:r>
      <w:r w:rsidRPr="0052041B">
        <w:t>.</w:t>
      </w:r>
    </w:p>
    <w:p w14:paraId="7C6525BB" w14:textId="77777777" w:rsidR="0052041B" w:rsidRPr="0052041B" w:rsidRDefault="0052041B" w:rsidP="0052041B">
      <w:pPr>
        <w:pStyle w:val="Bibliography"/>
      </w:pPr>
      <w:r w:rsidRPr="0052041B">
        <w:t xml:space="preserve">21 Jorde R, Sundsfjord J, Fitzgerald P &amp; Bønaa KH (1999) Serum Calcium and Cardiovascular Risk Factors and Diseases. </w:t>
      </w:r>
      <w:r w:rsidRPr="0052041B">
        <w:rPr>
          <w:i/>
          <w:iCs/>
        </w:rPr>
        <w:t>Hypertension</w:t>
      </w:r>
      <w:r w:rsidRPr="0052041B">
        <w:t xml:space="preserve"> </w:t>
      </w:r>
      <w:r w:rsidRPr="0052041B">
        <w:rPr>
          <w:b/>
          <w:bCs/>
        </w:rPr>
        <w:t>34</w:t>
      </w:r>
      <w:r w:rsidRPr="0052041B">
        <w:t>, 484–490.</w:t>
      </w:r>
    </w:p>
    <w:p w14:paraId="4F657530" w14:textId="77777777" w:rsidR="0052041B" w:rsidRPr="0052041B" w:rsidRDefault="0052041B" w:rsidP="0052041B">
      <w:pPr>
        <w:pStyle w:val="Bibliography"/>
      </w:pPr>
      <w:r w:rsidRPr="0052041B">
        <w:t xml:space="preserve">22 Kennedy A, Vasdev S, Randell E, Xie Y-G, Green K, Zhang H &amp; Sun G (2009) Clinical Medicine: Endocrinology and Diabetes: Abnormality of Serum Lipids are Independently Associated with Increased Serum Calcium Level in the Adult Newfoundland Population. </w:t>
      </w:r>
      <w:r w:rsidRPr="0052041B">
        <w:rPr>
          <w:i/>
          <w:iCs/>
        </w:rPr>
        <w:t>Clinical medicine Endocrinology and diabetes</w:t>
      </w:r>
      <w:r w:rsidRPr="0052041B">
        <w:t xml:space="preserve"> </w:t>
      </w:r>
      <w:r w:rsidRPr="0052041B">
        <w:rPr>
          <w:b/>
          <w:bCs/>
        </w:rPr>
        <w:t>2</w:t>
      </w:r>
      <w:r w:rsidRPr="0052041B">
        <w:t>, CMED.S2974.</w:t>
      </w:r>
    </w:p>
    <w:p w14:paraId="024D8ED4" w14:textId="77777777" w:rsidR="0052041B" w:rsidRPr="0052041B" w:rsidRDefault="0052041B" w:rsidP="0052041B">
      <w:pPr>
        <w:pStyle w:val="Bibliography"/>
      </w:pPr>
      <w:r w:rsidRPr="0052041B">
        <w:t xml:space="preserve">23 Saltevo J, Niskanen L, Kautiainen H, Teittinen J, Oksa H, Korpi-Hyövälti E, Sundvall J, Männistö S, Peltonen M, Mäntyselkä P &amp; Vanhala M (2011) Serum calcium level is associated with metabolic syndrome in the general population: FIN-D2D study. </w:t>
      </w:r>
      <w:r w:rsidRPr="0052041B">
        <w:rPr>
          <w:i/>
          <w:iCs/>
        </w:rPr>
        <w:t>European Journal of Endocrinology</w:t>
      </w:r>
      <w:r w:rsidRPr="0052041B">
        <w:t xml:space="preserve"> </w:t>
      </w:r>
      <w:r w:rsidRPr="0052041B">
        <w:rPr>
          <w:b/>
          <w:bCs/>
        </w:rPr>
        <w:t>165</w:t>
      </w:r>
      <w:r w:rsidRPr="0052041B">
        <w:t>, 429–434.</w:t>
      </w:r>
    </w:p>
    <w:p w14:paraId="746D0D11" w14:textId="77777777" w:rsidR="0052041B" w:rsidRPr="0052041B" w:rsidRDefault="0052041B" w:rsidP="0052041B">
      <w:pPr>
        <w:pStyle w:val="Bibliography"/>
      </w:pPr>
      <w:r w:rsidRPr="0052041B">
        <w:lastRenderedPageBreak/>
        <w:t xml:space="preserve">24 Gallo L, Faniello MC, Canino G, Tripolino C, Gnasso A, Cuda G, Costanzo FS &amp; Irace C (2016) Serum Calcium Increase Correlates With Worsening of Lipid Profile. </w:t>
      </w:r>
      <w:r w:rsidRPr="0052041B">
        <w:rPr>
          <w:i/>
          <w:iCs/>
        </w:rPr>
        <w:t>Medicine (Baltimore)</w:t>
      </w:r>
      <w:r w:rsidRPr="0052041B">
        <w:t xml:space="preserve"> </w:t>
      </w:r>
      <w:r w:rsidRPr="0052041B">
        <w:rPr>
          <w:b/>
          <w:bCs/>
        </w:rPr>
        <w:t>95</w:t>
      </w:r>
      <w:r w:rsidRPr="0052041B">
        <w:t>, e2774.</w:t>
      </w:r>
    </w:p>
    <w:p w14:paraId="169B2BE8" w14:textId="77777777" w:rsidR="0052041B" w:rsidRPr="0052041B" w:rsidRDefault="0052041B" w:rsidP="0052041B">
      <w:pPr>
        <w:pStyle w:val="Bibliography"/>
      </w:pPr>
      <w:r w:rsidRPr="0052041B">
        <w:t xml:space="preserve">25 De Bacquer D, De Henauw S, De Backer G &amp; Kornitzer M (1994) Epidemiological evidence for an association between serum calcium and serum lipids. </w:t>
      </w:r>
      <w:r w:rsidRPr="0052041B">
        <w:rPr>
          <w:i/>
          <w:iCs/>
        </w:rPr>
        <w:t>Atherosclerosis</w:t>
      </w:r>
      <w:r w:rsidRPr="0052041B">
        <w:t xml:space="preserve"> </w:t>
      </w:r>
      <w:r w:rsidRPr="0052041B">
        <w:rPr>
          <w:b/>
          <w:bCs/>
        </w:rPr>
        <w:t>108</w:t>
      </w:r>
      <w:r w:rsidRPr="0052041B">
        <w:t>, 193–200.</w:t>
      </w:r>
    </w:p>
    <w:p w14:paraId="59F02EE2" w14:textId="77777777" w:rsidR="0052041B" w:rsidRPr="0052041B" w:rsidRDefault="0052041B" w:rsidP="0052041B">
      <w:pPr>
        <w:pStyle w:val="Bibliography"/>
      </w:pPr>
      <w:r w:rsidRPr="0052041B">
        <w:t xml:space="preserve">26 Wilson PW, Garrison RJ, Abbott RD &amp; Castelli WP (1983) Factors associated with lipoprotein cholesterol levels. The Framingham study. </w:t>
      </w:r>
      <w:r w:rsidRPr="0052041B">
        <w:rPr>
          <w:i/>
          <w:iCs/>
        </w:rPr>
        <w:t>Arteriosclerosis: An Official Journal of the American Heart Association, Inc</w:t>
      </w:r>
      <w:r w:rsidRPr="0052041B">
        <w:t xml:space="preserve"> </w:t>
      </w:r>
      <w:r w:rsidRPr="0052041B">
        <w:rPr>
          <w:b/>
          <w:bCs/>
        </w:rPr>
        <w:t>3</w:t>
      </w:r>
      <w:r w:rsidRPr="0052041B">
        <w:t>, 273–281.</w:t>
      </w:r>
    </w:p>
    <w:p w14:paraId="6E437881" w14:textId="77777777" w:rsidR="0052041B" w:rsidRPr="0052041B" w:rsidRDefault="0052041B" w:rsidP="0052041B">
      <w:pPr>
        <w:pStyle w:val="Bibliography"/>
      </w:pPr>
      <w:r w:rsidRPr="0052041B">
        <w:t xml:space="preserve">27 Chou C-W, Fang W-H, Chen Y-Y, Wang C-C, Kao T-W, Wu C-J &amp; Chen W-L (2020) Association between Serum Calcium and Risk of Cardiometabolic Disease among Community-dwelling Adults in Taiwan. </w:t>
      </w:r>
      <w:r w:rsidRPr="0052041B">
        <w:rPr>
          <w:i/>
          <w:iCs/>
        </w:rPr>
        <w:t>Sci Rep</w:t>
      </w:r>
      <w:r w:rsidRPr="0052041B">
        <w:t xml:space="preserve"> </w:t>
      </w:r>
      <w:r w:rsidRPr="0052041B">
        <w:rPr>
          <w:b/>
          <w:bCs/>
        </w:rPr>
        <w:t>10</w:t>
      </w:r>
      <w:r w:rsidRPr="0052041B">
        <w:t>, 3192.</w:t>
      </w:r>
    </w:p>
    <w:p w14:paraId="2D72D5FD" w14:textId="77777777" w:rsidR="0052041B" w:rsidRPr="0052041B" w:rsidRDefault="0052041B" w:rsidP="0052041B">
      <w:pPr>
        <w:pStyle w:val="Bibliography"/>
      </w:pPr>
      <w:r w:rsidRPr="0052041B">
        <w:t xml:space="preserve">28 Sabanayagam C &amp; Shankar A (2011) Serum Calcium Levels and Hypertension Among US Adults. </w:t>
      </w:r>
      <w:r w:rsidRPr="0052041B">
        <w:rPr>
          <w:i/>
          <w:iCs/>
        </w:rPr>
        <w:t>The Journal of Clinical Hypertension</w:t>
      </w:r>
      <w:r w:rsidRPr="0052041B">
        <w:t xml:space="preserve"> </w:t>
      </w:r>
      <w:r w:rsidRPr="0052041B">
        <w:rPr>
          <w:b/>
          <w:bCs/>
        </w:rPr>
        <w:t>13</w:t>
      </w:r>
      <w:r w:rsidRPr="0052041B">
        <w:t>, 716–721.</w:t>
      </w:r>
    </w:p>
    <w:p w14:paraId="29881EC2" w14:textId="77777777" w:rsidR="0052041B" w:rsidRPr="0052041B" w:rsidRDefault="0052041B" w:rsidP="0052041B">
      <w:pPr>
        <w:pStyle w:val="Bibliography"/>
      </w:pPr>
      <w:r w:rsidRPr="0052041B">
        <w:t xml:space="preserve">29 Rohrmann S, Garmo H, Malmström H, Hammar N, Jungner I, Walldius G &amp; Van Hemelrijck M (2016) Association between serum calcium concentration and risk of incident and fatal cardiovascular disease in the prospective AMORIS study. </w:t>
      </w:r>
      <w:r w:rsidRPr="0052041B">
        <w:rPr>
          <w:i/>
          <w:iCs/>
        </w:rPr>
        <w:t>Atherosclerosis</w:t>
      </w:r>
      <w:r w:rsidRPr="0052041B">
        <w:t xml:space="preserve"> </w:t>
      </w:r>
      <w:r w:rsidRPr="0052041B">
        <w:rPr>
          <w:b/>
          <w:bCs/>
        </w:rPr>
        <w:t>251</w:t>
      </w:r>
      <w:r w:rsidRPr="0052041B">
        <w:t>, 85–93.</w:t>
      </w:r>
    </w:p>
    <w:p w14:paraId="6610B5C4" w14:textId="77777777" w:rsidR="0052041B" w:rsidRPr="0052041B" w:rsidRDefault="0052041B" w:rsidP="0052041B">
      <w:pPr>
        <w:pStyle w:val="Bibliography"/>
      </w:pPr>
      <w:r w:rsidRPr="0052041B">
        <w:t xml:space="preserve">30 Green MA &amp; Jucha E (1987) Interrelationships between Blood Pressure, Serum Calcium and Other Biochemical Variables. </w:t>
      </w:r>
      <w:r w:rsidRPr="0052041B">
        <w:rPr>
          <w:i/>
          <w:iCs/>
        </w:rPr>
        <w:t>International Journal of Epidemiology</w:t>
      </w:r>
      <w:r w:rsidRPr="0052041B">
        <w:t xml:space="preserve"> </w:t>
      </w:r>
      <w:r w:rsidRPr="0052041B">
        <w:rPr>
          <w:b/>
          <w:bCs/>
        </w:rPr>
        <w:t>16</w:t>
      </w:r>
      <w:r w:rsidRPr="0052041B">
        <w:t>, 532–536.</w:t>
      </w:r>
    </w:p>
    <w:p w14:paraId="2A1A105F" w14:textId="77777777" w:rsidR="0052041B" w:rsidRPr="0052041B" w:rsidRDefault="0052041B" w:rsidP="0052041B">
      <w:pPr>
        <w:pStyle w:val="Bibliography"/>
      </w:pPr>
      <w:r w:rsidRPr="0052041B">
        <w:t xml:space="preserve">31 He L, Qian Y, Ren X, Jin Y, Chang W, Li J, Chen Y, Song X, Tang H, Ding L, Guo D &amp; Yao Y (2014) Total Serum Calcium Level May Have Adverse Effects on Serum Cholesterol and Triglycerides Among Female University Faculty and Staffs. </w:t>
      </w:r>
      <w:r w:rsidRPr="0052041B">
        <w:rPr>
          <w:i/>
          <w:iCs/>
        </w:rPr>
        <w:t>Biol Trace Elem Res</w:t>
      </w:r>
      <w:r w:rsidRPr="0052041B">
        <w:t xml:space="preserve"> </w:t>
      </w:r>
      <w:r w:rsidRPr="0052041B">
        <w:rPr>
          <w:b/>
          <w:bCs/>
        </w:rPr>
        <w:t>157</w:t>
      </w:r>
      <w:r w:rsidRPr="0052041B">
        <w:t>, 191–194.</w:t>
      </w:r>
    </w:p>
    <w:p w14:paraId="44F2E321" w14:textId="77777777" w:rsidR="0052041B" w:rsidRPr="0052041B" w:rsidRDefault="0052041B" w:rsidP="0052041B">
      <w:pPr>
        <w:pStyle w:val="Bibliography"/>
      </w:pPr>
      <w:r w:rsidRPr="0052041B">
        <w:t xml:space="preserve">32 Lind L, Skarfors E, Berglund L, Lithell H &amp; Ljunghall S (1997) Serum calcium: A new, independent, prospective risk factor for myocardial infarction in middle-aged men followed for 18 years. </w:t>
      </w:r>
      <w:r w:rsidRPr="0052041B">
        <w:rPr>
          <w:i/>
          <w:iCs/>
        </w:rPr>
        <w:t>Journal of Clinical Epidemiology</w:t>
      </w:r>
      <w:r w:rsidRPr="0052041B">
        <w:t xml:space="preserve"> </w:t>
      </w:r>
      <w:r w:rsidRPr="0052041B">
        <w:rPr>
          <w:b/>
          <w:bCs/>
        </w:rPr>
        <w:t>50</w:t>
      </w:r>
      <w:r w:rsidRPr="0052041B">
        <w:t>, 967–973.</w:t>
      </w:r>
    </w:p>
    <w:p w14:paraId="350041EE" w14:textId="77777777" w:rsidR="0052041B" w:rsidRPr="0052041B" w:rsidRDefault="0052041B" w:rsidP="0052041B">
      <w:pPr>
        <w:pStyle w:val="Bibliography"/>
      </w:pPr>
      <w:r w:rsidRPr="0052041B">
        <w:t xml:space="preserve">33 Foley RN, Collins AJ, Ishani A &amp; Kalra PA (2008) Calcium-phosphate levels and cardiovascular disease in community-dwelling adults: The Atherosclerosis Risk in Communities (ARIC) Study. </w:t>
      </w:r>
      <w:r w:rsidRPr="0052041B">
        <w:rPr>
          <w:i/>
          <w:iCs/>
        </w:rPr>
        <w:t>American Heart Journal</w:t>
      </w:r>
      <w:r w:rsidRPr="0052041B">
        <w:t xml:space="preserve"> </w:t>
      </w:r>
      <w:r w:rsidRPr="0052041B">
        <w:rPr>
          <w:b/>
          <w:bCs/>
        </w:rPr>
        <w:t>156</w:t>
      </w:r>
      <w:r w:rsidRPr="0052041B">
        <w:t>, 556–563.</w:t>
      </w:r>
    </w:p>
    <w:p w14:paraId="65EE123D" w14:textId="77777777" w:rsidR="0052041B" w:rsidRPr="0052041B" w:rsidRDefault="0052041B" w:rsidP="0052041B">
      <w:pPr>
        <w:pStyle w:val="Bibliography"/>
      </w:pPr>
      <w:r w:rsidRPr="0052041B">
        <w:t xml:space="preserve">34 Slinin Y, Blackwell T, Ishani A, Cummings SR, Ensrud KE, &amp; MORE Investigators (2011) Serum calcium, phosphorus and cardiovascular events in post-menopausal women. </w:t>
      </w:r>
      <w:r w:rsidRPr="0052041B">
        <w:rPr>
          <w:i/>
          <w:iCs/>
        </w:rPr>
        <w:t>Int J Cardiol</w:t>
      </w:r>
      <w:r w:rsidRPr="0052041B">
        <w:t xml:space="preserve"> </w:t>
      </w:r>
      <w:r w:rsidRPr="0052041B">
        <w:rPr>
          <w:b/>
          <w:bCs/>
        </w:rPr>
        <w:t>149</w:t>
      </w:r>
      <w:r w:rsidRPr="0052041B">
        <w:t>, 335–340.</w:t>
      </w:r>
    </w:p>
    <w:p w14:paraId="793E92A3" w14:textId="77777777" w:rsidR="0052041B" w:rsidRPr="0052041B" w:rsidRDefault="0052041B" w:rsidP="0052041B">
      <w:pPr>
        <w:pStyle w:val="Bibliography"/>
      </w:pPr>
      <w:r w:rsidRPr="0052041B">
        <w:t xml:space="preserve">35 Jorde R, Schirmer H, Njølstad I, Løchen M-L, Bøgeberg Mathiesen E, Kamycheva E, Figenschau Y &amp; Grimnes G (2013) Serum calcium and the calcium-sensing receptor polymorphism rs17251221 in relation to coronary heart disease, type 2 diabetes, cancer and mortality: the Tromsø Study. </w:t>
      </w:r>
      <w:r w:rsidRPr="0052041B">
        <w:rPr>
          <w:i/>
          <w:iCs/>
        </w:rPr>
        <w:t>Eur J Epidemiol</w:t>
      </w:r>
      <w:r w:rsidRPr="0052041B">
        <w:t xml:space="preserve"> </w:t>
      </w:r>
      <w:r w:rsidRPr="0052041B">
        <w:rPr>
          <w:b/>
          <w:bCs/>
        </w:rPr>
        <w:t>28</w:t>
      </w:r>
      <w:r w:rsidRPr="0052041B">
        <w:t>, 569–578.</w:t>
      </w:r>
    </w:p>
    <w:p w14:paraId="708C674E" w14:textId="77777777" w:rsidR="0052041B" w:rsidRPr="0052041B" w:rsidRDefault="0052041B" w:rsidP="0052041B">
      <w:pPr>
        <w:pStyle w:val="Bibliography"/>
      </w:pPr>
      <w:r w:rsidRPr="0052041B">
        <w:t xml:space="preserve">36 Walsh JP, Divitini ML &amp; Knuiman MW (2013) Plasma calcium as a predictor of cardiovascular disease in a community-based cohort. </w:t>
      </w:r>
      <w:r w:rsidRPr="0052041B">
        <w:rPr>
          <w:i/>
          <w:iCs/>
        </w:rPr>
        <w:t>Clin Endocrinol (Oxf)</w:t>
      </w:r>
      <w:r w:rsidRPr="0052041B">
        <w:t xml:space="preserve"> </w:t>
      </w:r>
      <w:r w:rsidRPr="0052041B">
        <w:rPr>
          <w:b/>
          <w:bCs/>
        </w:rPr>
        <w:t>78</w:t>
      </w:r>
      <w:r w:rsidRPr="0052041B">
        <w:t>, 852–857.</w:t>
      </w:r>
    </w:p>
    <w:p w14:paraId="55641159" w14:textId="77777777" w:rsidR="0052041B" w:rsidRPr="0052041B" w:rsidRDefault="0052041B" w:rsidP="0052041B">
      <w:pPr>
        <w:pStyle w:val="Bibliography"/>
      </w:pPr>
      <w:r w:rsidRPr="0052041B">
        <w:t xml:space="preserve">37 Wang M, Yan S, Peng Y, Shi Y, Tsauo J-Y &amp; Chen M (2020) Serum calcium levels correlates with coronary artery disease outcomes. </w:t>
      </w:r>
      <w:r w:rsidRPr="0052041B">
        <w:rPr>
          <w:i/>
          <w:iCs/>
        </w:rPr>
        <w:t>Open Medicine</w:t>
      </w:r>
      <w:r w:rsidRPr="0052041B">
        <w:t xml:space="preserve"> </w:t>
      </w:r>
      <w:r w:rsidRPr="0052041B">
        <w:rPr>
          <w:b/>
          <w:bCs/>
        </w:rPr>
        <w:t>15</w:t>
      </w:r>
      <w:r w:rsidRPr="0052041B">
        <w:t>, 1128–1136.</w:t>
      </w:r>
    </w:p>
    <w:p w14:paraId="7AFA6077" w14:textId="77777777" w:rsidR="0052041B" w:rsidRPr="0052041B" w:rsidRDefault="0052041B" w:rsidP="0052041B">
      <w:pPr>
        <w:pStyle w:val="Bibliography"/>
      </w:pPr>
      <w:r w:rsidRPr="0052041B">
        <w:t xml:space="preserve">38 Reid IR, Gamble GD &amp; Bolland MJ (2016) Circulating calcium concentrations, vascular disease and mortality: a systematic review. </w:t>
      </w:r>
      <w:r w:rsidRPr="0052041B">
        <w:rPr>
          <w:i/>
          <w:iCs/>
        </w:rPr>
        <w:t>Journal of Internal Medicine</w:t>
      </w:r>
      <w:r w:rsidRPr="0052041B">
        <w:t xml:space="preserve"> </w:t>
      </w:r>
      <w:r w:rsidRPr="0052041B">
        <w:rPr>
          <w:b/>
          <w:bCs/>
        </w:rPr>
        <w:t>279</w:t>
      </w:r>
      <w:r w:rsidRPr="0052041B">
        <w:t>, 524–540.</w:t>
      </w:r>
    </w:p>
    <w:p w14:paraId="7253ACF7" w14:textId="77777777" w:rsidR="0052041B" w:rsidRPr="0052041B" w:rsidRDefault="0052041B" w:rsidP="0052041B">
      <w:pPr>
        <w:pStyle w:val="Bibliography"/>
      </w:pPr>
      <w:r w:rsidRPr="0052041B">
        <w:t xml:space="preserve">39 Effect of calcium supplements on risk of myocardial infarction and cardiovascular events: meta-analysis | The BMJ </w:t>
      </w:r>
    </w:p>
    <w:p w14:paraId="0F1F63C3" w14:textId="77777777" w:rsidR="0052041B" w:rsidRPr="0052041B" w:rsidRDefault="0052041B" w:rsidP="0052041B">
      <w:pPr>
        <w:pStyle w:val="Bibliography"/>
      </w:pPr>
      <w:r w:rsidRPr="0052041B">
        <w:lastRenderedPageBreak/>
        <w:t xml:space="preserve">40 Procopio M, Barale M, Bertaina S, Sigrist S, Mazzetti R, Loiacono M, Mengozzi G, Ghigo E &amp; Maccario M (2014) Cardiovascular risk and metabolic syndrome in primary hyperparathyroidism and their correlation to different clinical forms. </w:t>
      </w:r>
      <w:r w:rsidRPr="0052041B">
        <w:rPr>
          <w:i/>
          <w:iCs/>
        </w:rPr>
        <w:t>Endocrine</w:t>
      </w:r>
      <w:r w:rsidRPr="0052041B">
        <w:t xml:space="preserve"> </w:t>
      </w:r>
      <w:r w:rsidRPr="0052041B">
        <w:rPr>
          <w:b/>
          <w:bCs/>
        </w:rPr>
        <w:t>47</w:t>
      </w:r>
      <w:r w:rsidRPr="0052041B">
        <w:t>, 581–589.</w:t>
      </w:r>
    </w:p>
    <w:p w14:paraId="4242F633" w14:textId="77777777" w:rsidR="0052041B" w:rsidRPr="0052041B" w:rsidRDefault="0052041B" w:rsidP="0052041B">
      <w:pPr>
        <w:pStyle w:val="Bibliography"/>
      </w:pPr>
      <w:r w:rsidRPr="0052041B">
        <w:t xml:space="preserve">41 Luigi P, Chiara FM, Laura Z, Cristiano M, Giuseppina C, Luciano C, Giuseppe P, Sabrina C, Susanna S, Antonio C, Giuseppe C, Giorgio DT &amp; Claudio L (2012) Arterial Hypertension, Metabolic Syndrome and Subclinical Cardiovascular Organ Damage in Patients with Asymptomatic Primary Hyperparathyroidism before and after Parathyroidectomy: Preliminary Results. </w:t>
      </w:r>
      <w:r w:rsidRPr="0052041B">
        <w:rPr>
          <w:i/>
          <w:iCs/>
        </w:rPr>
        <w:t>Int J Endocrinol</w:t>
      </w:r>
      <w:r w:rsidRPr="0052041B">
        <w:t xml:space="preserve"> </w:t>
      </w:r>
      <w:r w:rsidRPr="0052041B">
        <w:rPr>
          <w:b/>
          <w:bCs/>
        </w:rPr>
        <w:t>2012</w:t>
      </w:r>
      <w:r w:rsidRPr="0052041B">
        <w:t>, 408295.</w:t>
      </w:r>
    </w:p>
    <w:p w14:paraId="1DEBCB83" w14:textId="77777777" w:rsidR="0052041B" w:rsidRPr="0052041B" w:rsidRDefault="0052041B" w:rsidP="0052041B">
      <w:pPr>
        <w:pStyle w:val="Bibliography"/>
      </w:pPr>
      <w:r w:rsidRPr="0052041B">
        <w:t xml:space="preserve">42 Luboshitzky R, Chertok-Schaham Y, Lavi I &amp; Ishay A (2009) Cardiovascular risk factors in primary hyperparathyroidism. </w:t>
      </w:r>
      <w:r w:rsidRPr="0052041B">
        <w:rPr>
          <w:i/>
          <w:iCs/>
        </w:rPr>
        <w:t>J Endocrinol Invest</w:t>
      </w:r>
      <w:r w:rsidRPr="0052041B">
        <w:t xml:space="preserve"> </w:t>
      </w:r>
      <w:r w:rsidRPr="0052041B">
        <w:rPr>
          <w:b/>
          <w:bCs/>
        </w:rPr>
        <w:t>32</w:t>
      </w:r>
      <w:r w:rsidRPr="0052041B">
        <w:t>, 317–321.</w:t>
      </w:r>
    </w:p>
    <w:p w14:paraId="79EB10EA" w14:textId="77777777" w:rsidR="0052041B" w:rsidRPr="0052041B" w:rsidRDefault="0052041B" w:rsidP="0052041B">
      <w:pPr>
        <w:pStyle w:val="Bibliography"/>
      </w:pPr>
      <w:r w:rsidRPr="0052041B">
        <w:t xml:space="preserve">43 Ring M, Farahnak P, Gustavsson T, Nilsson I-L, Eriksson MJ &amp; Caidahl K (2012) Arterial structure and function in mild primary hyperparathyroidism is not directly related to parathyroid hormone, calcium, or vitamin D. </w:t>
      </w:r>
      <w:r w:rsidRPr="0052041B">
        <w:rPr>
          <w:i/>
          <w:iCs/>
        </w:rPr>
        <w:t>PLoS One</w:t>
      </w:r>
      <w:r w:rsidRPr="0052041B">
        <w:t xml:space="preserve"> </w:t>
      </w:r>
      <w:r w:rsidRPr="0052041B">
        <w:rPr>
          <w:b/>
          <w:bCs/>
        </w:rPr>
        <w:t>7</w:t>
      </w:r>
      <w:r w:rsidRPr="0052041B">
        <w:t>, e39519.</w:t>
      </w:r>
    </w:p>
    <w:p w14:paraId="49F4E747" w14:textId="77777777" w:rsidR="0052041B" w:rsidRPr="0052041B" w:rsidRDefault="0052041B" w:rsidP="0052041B">
      <w:pPr>
        <w:pStyle w:val="Bibliography"/>
      </w:pPr>
      <w:r w:rsidRPr="0052041B">
        <w:t xml:space="preserve">44 Farahnak P, Lärfars G, Sten-Linder M &amp; Nilsson I-L (2011) Mild primary hyperparathyroidism: vitamin D deficiency and cardiovascular risk markers. </w:t>
      </w:r>
      <w:r w:rsidRPr="0052041B">
        <w:rPr>
          <w:i/>
          <w:iCs/>
        </w:rPr>
        <w:t>J Clin Endocrinol Metab</w:t>
      </w:r>
      <w:r w:rsidRPr="0052041B">
        <w:t xml:space="preserve"> </w:t>
      </w:r>
      <w:r w:rsidRPr="0052041B">
        <w:rPr>
          <w:b/>
          <w:bCs/>
        </w:rPr>
        <w:t>96</w:t>
      </w:r>
      <w:r w:rsidRPr="0052041B">
        <w:t>, 2112–2118.</w:t>
      </w:r>
    </w:p>
    <w:p w14:paraId="53597BD0" w14:textId="77777777" w:rsidR="0052041B" w:rsidRPr="0052041B" w:rsidRDefault="0052041B" w:rsidP="0052041B">
      <w:pPr>
        <w:pStyle w:val="Bibliography"/>
      </w:pPr>
      <w:r w:rsidRPr="0052041B">
        <w:t xml:space="preserve">45 Christensson T &amp; Einarsson K (1977) Serum lipids before and after parathyroidectomy in patients with primary hyperparathyroidism. </w:t>
      </w:r>
      <w:r w:rsidRPr="0052041B">
        <w:rPr>
          <w:i/>
          <w:iCs/>
        </w:rPr>
        <w:t>Clinica Chimica Acta</w:t>
      </w:r>
      <w:r w:rsidRPr="0052041B">
        <w:t xml:space="preserve"> </w:t>
      </w:r>
      <w:r w:rsidRPr="0052041B">
        <w:rPr>
          <w:b/>
          <w:bCs/>
        </w:rPr>
        <w:t>78</w:t>
      </w:r>
      <w:r w:rsidRPr="0052041B">
        <w:t>, 411–415.</w:t>
      </w:r>
    </w:p>
    <w:p w14:paraId="2AEFBF6B" w14:textId="77777777" w:rsidR="0052041B" w:rsidRPr="0052041B" w:rsidRDefault="0052041B" w:rsidP="0052041B">
      <w:pPr>
        <w:pStyle w:val="Bibliography"/>
      </w:pPr>
      <w:r w:rsidRPr="0052041B">
        <w:t xml:space="preserve">46 Ejlsmark-Svensson H, Rolighed L &amp; Rejnmark L (2019) Effect of Parathyroidectomy on Cardiovascular Risk Factors in Primary Hyperparathyroidism: A Randomized Clinical Trial. </w:t>
      </w:r>
      <w:r w:rsidRPr="0052041B">
        <w:rPr>
          <w:i/>
          <w:iCs/>
        </w:rPr>
        <w:t>The Journal of Clinical Endocrinology &amp; Metabolism</w:t>
      </w:r>
      <w:r w:rsidRPr="0052041B">
        <w:t xml:space="preserve"> </w:t>
      </w:r>
      <w:r w:rsidRPr="0052041B">
        <w:rPr>
          <w:b/>
          <w:bCs/>
        </w:rPr>
        <w:t>104</w:t>
      </w:r>
      <w:r w:rsidRPr="0052041B">
        <w:t>, 3223–3232.</w:t>
      </w:r>
    </w:p>
    <w:p w14:paraId="4A8F3214" w14:textId="77777777" w:rsidR="0052041B" w:rsidRPr="0052041B" w:rsidRDefault="0052041B" w:rsidP="0052041B">
      <w:pPr>
        <w:pStyle w:val="Bibliography"/>
      </w:pPr>
      <w:r w:rsidRPr="0052041B">
        <w:t xml:space="preserve">47 Hagström E, Lundgren E, Rastad J &amp; Hellman P (2006) Metabolic abnormalities in patients with normocalcemic hyperparathyroidism detected at a population-based screening. </w:t>
      </w:r>
      <w:r w:rsidRPr="0052041B">
        <w:rPr>
          <w:i/>
          <w:iCs/>
        </w:rPr>
        <w:t>European Journal of Endocrinology</w:t>
      </w:r>
      <w:r w:rsidRPr="0052041B">
        <w:t xml:space="preserve"> </w:t>
      </w:r>
      <w:r w:rsidRPr="0052041B">
        <w:rPr>
          <w:b/>
          <w:bCs/>
        </w:rPr>
        <w:t>155</w:t>
      </w:r>
      <w:r w:rsidRPr="0052041B">
        <w:t>, 33–39.</w:t>
      </w:r>
    </w:p>
    <w:p w14:paraId="72810AAB" w14:textId="77777777" w:rsidR="0052041B" w:rsidRPr="0052041B" w:rsidRDefault="0052041B" w:rsidP="0052041B">
      <w:pPr>
        <w:pStyle w:val="Bibliography"/>
      </w:pPr>
      <w:r w:rsidRPr="0052041B">
        <w:t xml:space="preserve">48 Kaji H, Hisa I, Inoue Y &amp; Sugimoto T (2010) Low Density Lipoprotein-Cholesterol Levels Affect Vertebral Fracture Risk in Female Patients with Primary Hyperparathyroidism. </w:t>
      </w:r>
      <w:r w:rsidRPr="0052041B">
        <w:rPr>
          <w:i/>
          <w:iCs/>
        </w:rPr>
        <w:t>Exp Clin Endocrinol Diabetes</w:t>
      </w:r>
      <w:r w:rsidRPr="0052041B">
        <w:t xml:space="preserve"> </w:t>
      </w:r>
      <w:r w:rsidRPr="0052041B">
        <w:rPr>
          <w:b/>
          <w:bCs/>
        </w:rPr>
        <w:t>118</w:t>
      </w:r>
      <w:r w:rsidRPr="0052041B">
        <w:t>, 371–376.</w:t>
      </w:r>
    </w:p>
    <w:p w14:paraId="5B83476B" w14:textId="77777777" w:rsidR="0052041B" w:rsidRPr="0052041B" w:rsidRDefault="0052041B" w:rsidP="0052041B">
      <w:pPr>
        <w:pStyle w:val="Bibliography"/>
      </w:pPr>
      <w:r w:rsidRPr="0052041B">
        <w:t xml:space="preserve">49 Soh JF, Bodenstein K, Yu OHY, Linnaranta O, Renaud S, Mahdanian A, Su C-L, Mucsi I, Mulsant B, Herrmann N, Rajji T, Beaulieu S, Sekhon H &amp; Rej S (2022) Atorvastatin lowers serum calcium levels in lithium-users: results from a randomized controlled trial. </w:t>
      </w:r>
      <w:r w:rsidRPr="0052041B">
        <w:rPr>
          <w:i/>
          <w:iCs/>
        </w:rPr>
        <w:t>BMC Endocr Disord</w:t>
      </w:r>
      <w:r w:rsidRPr="0052041B">
        <w:t xml:space="preserve"> </w:t>
      </w:r>
      <w:r w:rsidRPr="0052041B">
        <w:rPr>
          <w:b/>
          <w:bCs/>
        </w:rPr>
        <w:t>22</w:t>
      </w:r>
      <w:r w:rsidRPr="0052041B">
        <w:t>, 238.</w:t>
      </w:r>
    </w:p>
    <w:p w14:paraId="5657B31B" w14:textId="77777777" w:rsidR="0052041B" w:rsidRPr="0052041B" w:rsidRDefault="0052041B" w:rsidP="0052041B">
      <w:pPr>
        <w:pStyle w:val="Bibliography"/>
      </w:pPr>
      <w:r w:rsidRPr="0052041B">
        <w:t xml:space="preserve">50 Farhan HA, Khazaal FA, Mahmoud IJ, Haji GF, Alrubaie A, Abdulraheem Y, * AMA &amp; Alkuraishi M (2014) Efficacy of atorvastatin in treatment of Iraqi obese patients with hypercholesterolemia. </w:t>
      </w:r>
      <w:r w:rsidRPr="0052041B">
        <w:rPr>
          <w:i/>
          <w:iCs/>
        </w:rPr>
        <w:t>AL-Kindy College Medical Journal</w:t>
      </w:r>
      <w:r w:rsidRPr="0052041B">
        <w:t xml:space="preserve"> </w:t>
      </w:r>
      <w:r w:rsidRPr="0052041B">
        <w:rPr>
          <w:b/>
          <w:bCs/>
        </w:rPr>
        <w:t>10</w:t>
      </w:r>
      <w:r w:rsidRPr="0052041B">
        <w:t>, 62–69.</w:t>
      </w:r>
    </w:p>
    <w:p w14:paraId="7D7EE779" w14:textId="77777777" w:rsidR="0052041B" w:rsidRPr="0052041B" w:rsidRDefault="0052041B" w:rsidP="0052041B">
      <w:pPr>
        <w:pStyle w:val="Bibliography"/>
      </w:pPr>
      <w:r w:rsidRPr="0052041B">
        <w:t xml:space="preserve">51 Montagnani A, Gonnelli S, Cepollaro C, Pacini S, Campagna MS, Franci MB, Lucani B &amp; Gennari C (2003) Effect of simvastatin treatment on bone mineral density and bone turnover in hypercholesterolemic postmenopausal women: a 1-year longitudinal study. </w:t>
      </w:r>
      <w:r w:rsidRPr="0052041B">
        <w:rPr>
          <w:i/>
          <w:iCs/>
        </w:rPr>
        <w:t>Bone</w:t>
      </w:r>
      <w:r w:rsidRPr="0052041B">
        <w:t xml:space="preserve"> </w:t>
      </w:r>
      <w:r w:rsidRPr="0052041B">
        <w:rPr>
          <w:b/>
          <w:bCs/>
        </w:rPr>
        <w:t>32</w:t>
      </w:r>
      <w:r w:rsidRPr="0052041B">
        <w:t>, 427–433.</w:t>
      </w:r>
    </w:p>
    <w:p w14:paraId="088316E7" w14:textId="77777777" w:rsidR="0052041B" w:rsidRPr="0052041B" w:rsidRDefault="0052041B" w:rsidP="0052041B">
      <w:pPr>
        <w:pStyle w:val="Bibliography"/>
      </w:pPr>
      <w:r w:rsidRPr="0052041B">
        <w:t xml:space="preserve">52 Li S &amp; Schooling CM (2021) A phenome-wide association study of genetically mimicked statins. </w:t>
      </w:r>
      <w:r w:rsidRPr="0052041B">
        <w:rPr>
          <w:i/>
          <w:iCs/>
        </w:rPr>
        <w:t>BMC Med</w:t>
      </w:r>
      <w:r w:rsidRPr="0052041B">
        <w:t xml:space="preserve"> </w:t>
      </w:r>
      <w:r w:rsidRPr="0052041B">
        <w:rPr>
          <w:b/>
          <w:bCs/>
        </w:rPr>
        <w:t>19</w:t>
      </w:r>
      <w:r w:rsidRPr="0052041B">
        <w:t>, 1–11.</w:t>
      </w:r>
    </w:p>
    <w:p w14:paraId="73AC5D9C" w14:textId="0BD68DFD"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for triglycerides (abbreviated TG in mg/</w:t>
      </w:r>
      <w:proofErr w:type="spellStart"/>
      <w:r w:rsidR="00AB6E43" w:rsidRPr="00ED20ED">
        <w:rPr>
          <w:color w:val="000000" w:themeColor="text1"/>
        </w:rPr>
        <w:t>dL</w:t>
      </w:r>
      <w:proofErr w:type="spellEnd"/>
      <w:r w:rsidR="00AB6E43" w:rsidRPr="00ED20ED">
        <w:rPr>
          <w:color w:val="000000" w:themeColor="text1"/>
        </w:rPr>
        <w:t>), calcium (Ca in mg/</w:t>
      </w:r>
      <w:proofErr w:type="spellStart"/>
      <w:r w:rsidR="00AB6E43" w:rsidRPr="00ED20ED">
        <w:rPr>
          <w:color w:val="000000" w:themeColor="text1"/>
        </w:rPr>
        <w:t>dL</w:t>
      </w:r>
      <w:proofErr w:type="spellEnd"/>
      <w:r w:rsidR="00AB6E43" w:rsidRPr="00ED20ED">
        <w:rPr>
          <w:color w:val="000000" w:themeColor="text1"/>
        </w:rPr>
        <w:t xml:space="preserve">),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w:t>
      </w:r>
      <w:proofErr w:type="spellStart"/>
      <w:r w:rsidRPr="00ED20ED">
        <w:rPr>
          <w:color w:val="000000" w:themeColor="text1"/>
        </w:rPr>
        <w:t>dL</w:t>
      </w:r>
      <w:proofErr w:type="spellEnd"/>
      <w:r w:rsidRPr="00ED20ED">
        <w:rPr>
          <w:color w:val="000000" w:themeColor="text1"/>
        </w:rPr>
        <w:t>)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2517B1DD" w14:textId="2D8F5423" w:rsidR="00810119" w:rsidRDefault="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p w14:paraId="6E9B8300" w14:textId="5A79ADAE" w:rsidR="00304E00" w:rsidRDefault="00304E00">
      <w:pPr>
        <w:rPr>
          <w:color w:val="000000" w:themeColor="text1"/>
        </w:rPr>
      </w:pPr>
      <w:r>
        <w:rPr>
          <w:color w:val="000000" w:themeColor="text1"/>
        </w:rPr>
        <w:br w:type="page"/>
      </w:r>
    </w:p>
    <w:p w14:paraId="13FD5D93" w14:textId="0BCA44C2" w:rsidR="00304E00" w:rsidRDefault="00304E00">
      <w:pPr>
        <w:rPr>
          <w:rFonts w:asciiTheme="majorHAnsi" w:hAnsiTheme="majorHAnsi" w:cstheme="majorHAnsi"/>
          <w:b/>
          <w:color w:val="000000" w:themeColor="text1"/>
          <w:sz w:val="32"/>
          <w:szCs w:val="32"/>
        </w:rPr>
      </w:pPr>
      <w:r w:rsidRPr="00304E00">
        <w:rPr>
          <w:rFonts w:asciiTheme="majorHAnsi" w:hAnsiTheme="majorHAnsi" w:cstheme="majorHAnsi"/>
          <w:b/>
          <w:color w:val="000000" w:themeColor="text1"/>
          <w:sz w:val="32"/>
          <w:szCs w:val="32"/>
        </w:rPr>
        <w:lastRenderedPageBreak/>
        <w:t>Supporting Information</w:t>
      </w:r>
    </w:p>
    <w:p w14:paraId="69BC8258" w14:textId="0BA15427" w:rsidR="00304E00" w:rsidRDefault="00304E00">
      <w:pPr>
        <w:rPr>
          <w:rFonts w:asciiTheme="majorHAnsi" w:hAnsiTheme="majorHAnsi" w:cstheme="majorHAnsi"/>
          <w:b/>
          <w:color w:val="000000" w:themeColor="text1"/>
          <w:sz w:val="32"/>
          <w:szCs w:val="32"/>
        </w:rPr>
      </w:pPr>
    </w:p>
    <w:p w14:paraId="4726241A" w14:textId="57CFE7BE" w:rsidR="00304E00" w:rsidRPr="00304E00" w:rsidRDefault="00304E00">
      <w:pPr>
        <w:rPr>
          <w:rFonts w:cstheme="minorHAnsi"/>
          <w:color w:val="000000" w:themeColor="text1"/>
        </w:rPr>
      </w:pPr>
      <w:r w:rsidRPr="00304E00">
        <w:rPr>
          <w:rFonts w:cstheme="minorHAnsi"/>
          <w:color w:val="000000" w:themeColor="text1"/>
        </w:rPr>
        <w:t>Supplementary Figure S1</w:t>
      </w:r>
    </w:p>
    <w:p w14:paraId="5DFA577D" w14:textId="6C119DAE" w:rsidR="00304E00" w:rsidRPr="00304E00" w:rsidRDefault="00304E00">
      <w:pPr>
        <w:rPr>
          <w:rFonts w:cstheme="minorHAnsi"/>
          <w:color w:val="000000" w:themeColor="text1"/>
        </w:rPr>
      </w:pPr>
      <w:r w:rsidRPr="00304E00">
        <w:rPr>
          <w:rFonts w:cstheme="minorHAnsi"/>
          <w:color w:val="000000" w:themeColor="text1"/>
        </w:rPr>
        <w:t>Supplementary Figure S2</w:t>
      </w:r>
    </w:p>
    <w:p w14:paraId="7ADB136B" w14:textId="6DC334CE" w:rsidR="00304E00" w:rsidRPr="00304E00" w:rsidRDefault="00304E00">
      <w:pPr>
        <w:rPr>
          <w:rFonts w:cstheme="minorHAnsi"/>
          <w:color w:val="000000" w:themeColor="text1"/>
        </w:rPr>
      </w:pPr>
      <w:r>
        <w:rPr>
          <w:rFonts w:cstheme="minorHAnsi"/>
          <w:color w:val="000000" w:themeColor="text1"/>
        </w:rPr>
        <w:t xml:space="preserve">Supplementary </w:t>
      </w:r>
      <w:r w:rsidRPr="00304E00">
        <w:rPr>
          <w:rFonts w:cstheme="minorHAnsi"/>
          <w:color w:val="000000" w:themeColor="text1"/>
        </w:rPr>
        <w:t>Table S1</w:t>
      </w:r>
    </w:p>
    <w:sectPr w:rsidR="00304E00" w:rsidRPr="00304E00"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1E61"/>
    <w:rsid w:val="000B2E8A"/>
    <w:rsid w:val="000C06E4"/>
    <w:rsid w:val="000C2B65"/>
    <w:rsid w:val="000C4958"/>
    <w:rsid w:val="000E68E8"/>
    <w:rsid w:val="000F3A22"/>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6DE"/>
    <w:rsid w:val="002A2864"/>
    <w:rsid w:val="002B1EB1"/>
    <w:rsid w:val="002B2A55"/>
    <w:rsid w:val="002B4495"/>
    <w:rsid w:val="002B44E1"/>
    <w:rsid w:val="002B7FAF"/>
    <w:rsid w:val="002D07EC"/>
    <w:rsid w:val="002D2F28"/>
    <w:rsid w:val="002E6ADE"/>
    <w:rsid w:val="002F2A7D"/>
    <w:rsid w:val="002F7AF7"/>
    <w:rsid w:val="00304E00"/>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0755"/>
    <w:rsid w:val="004E1849"/>
    <w:rsid w:val="004E1D77"/>
    <w:rsid w:val="004E1E43"/>
    <w:rsid w:val="004F2822"/>
    <w:rsid w:val="00506F1F"/>
    <w:rsid w:val="005117D5"/>
    <w:rsid w:val="0052041B"/>
    <w:rsid w:val="005463C6"/>
    <w:rsid w:val="00546A2E"/>
    <w:rsid w:val="00563088"/>
    <w:rsid w:val="00567EB3"/>
    <w:rsid w:val="00580640"/>
    <w:rsid w:val="0059505E"/>
    <w:rsid w:val="005A0EBA"/>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7F447F"/>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66F3D"/>
    <w:rsid w:val="00D968B3"/>
    <w:rsid w:val="00DA3158"/>
    <w:rsid w:val="00DA39DB"/>
    <w:rsid w:val="00DA4A35"/>
    <w:rsid w:val="00DB1DE5"/>
    <w:rsid w:val="00DB33F3"/>
    <w:rsid w:val="00DC7459"/>
    <w:rsid w:val="00DD4486"/>
    <w:rsid w:val="00DE1510"/>
    <w:rsid w:val="00DE244E"/>
    <w:rsid w:val="00DF3C70"/>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04C09"/>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968B3"/>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D968B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968B3"/>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pPr>
      <w:ind w:left="720" w:hanging="720"/>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9002186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89458039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0E99C-6517-D545-85B3-6E8C4FD1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4</Pages>
  <Words>23888</Words>
  <Characters>136164</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cp:revision>
  <dcterms:created xsi:type="dcterms:W3CDTF">2023-11-06T16:37:00Z</dcterms:created>
  <dcterms:modified xsi:type="dcterms:W3CDTF">2023-12-11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q9Z63I"/&gt;&lt;style id="http://www.zotero.org/styles/the-febs-journal" hasBibliography="1" bibliographyStyleHasBeenSet="1"/&gt;&lt;prefs&gt;&lt;pref name="fieldType" value="Field"/&gt;&lt;/prefs&gt;&lt;/data&gt;</vt:lpwstr>
  </property>
</Properties>
</file>